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398C8CB" w:rsidR="00843484" w:rsidRPr="00794D8C" w:rsidRDefault="001C362B" w:rsidP="00794D8C">
      <w:pPr>
        <w:spacing w:after="120"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Modeling the hydrologic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Pr="00794D8C">
        <w:rPr>
          <w:rFonts w:ascii="Times New Roman" w:hAnsi="Times New Roman" w:cs="Times New Roman"/>
          <w:b/>
          <w:sz w:val="24"/>
          <w:szCs w:val="24"/>
        </w:rPr>
        <w:t xml:space="preserve">green roof implementation </w:t>
      </w:r>
      <w:r w:rsidR="00843484" w:rsidRPr="00794D8C">
        <w:rPr>
          <w:rFonts w:ascii="Times New Roman" w:hAnsi="Times New Roman" w:cs="Times New Roman"/>
          <w:b/>
          <w:sz w:val="24"/>
          <w:szCs w:val="24"/>
        </w:rPr>
        <w:t xml:space="preserve">using </w:t>
      </w:r>
      <w:r w:rsidR="00B104D5">
        <w:rPr>
          <w:rFonts w:ascii="Times New Roman" w:hAnsi="Times New Roman" w:cs="Times New Roman"/>
          <w:b/>
          <w:sz w:val="24"/>
          <w:szCs w:val="24"/>
        </w:rPr>
        <w:t xml:space="preserve">VELMA, </w:t>
      </w:r>
      <w:r w:rsidR="00843484" w:rsidRPr="00794D8C">
        <w:rPr>
          <w:rFonts w:ascii="Times New Roman" w:hAnsi="Times New Roman" w:cs="Times New Roman"/>
          <w:b/>
          <w:sz w:val="24"/>
          <w:szCs w:val="24"/>
        </w:rPr>
        <w:t xml:space="preserve">a spatially </w:t>
      </w:r>
      <w:r w:rsidR="000F731A">
        <w:rPr>
          <w:rFonts w:ascii="Times New Roman" w:hAnsi="Times New Roman" w:cs="Times New Roman"/>
          <w:b/>
          <w:sz w:val="24"/>
          <w:szCs w:val="24"/>
        </w:rPr>
        <w:t>explicit</w:t>
      </w:r>
      <w:r w:rsidR="00843484" w:rsidRPr="00794D8C">
        <w:rPr>
          <w:rFonts w:ascii="Times New Roman" w:hAnsi="Times New Roman" w:cs="Times New Roman"/>
          <w:b/>
          <w:sz w:val="24"/>
          <w:szCs w:val="24"/>
        </w:rPr>
        <w:t xml:space="preserve"> ecohydrological watershed model</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CAE1133"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r w:rsidR="00C77D35">
        <w:rPr>
          <w:rFonts w:ascii="Times New Roman" w:hAnsi="Times New Roman" w:cs="Times New Roman"/>
          <w:sz w:val="24"/>
          <w:szCs w:val="24"/>
        </w:rPr>
        <w:t>.</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325FB8E6"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w:t>
      </w:r>
      <w:r w:rsidR="000F731A">
        <w:rPr>
          <w:rFonts w:ascii="Times New Roman" w:hAnsi="Times New Roman" w:cs="Times New Roman"/>
          <w:sz w:val="24"/>
          <w:szCs w:val="24"/>
        </w:rPr>
        <w:t xml:space="preserve">to </w:t>
      </w:r>
      <w:r w:rsidR="004833E1" w:rsidRPr="00794D8C">
        <w:rPr>
          <w:rFonts w:ascii="Times New Roman" w:hAnsi="Times New Roman" w:cs="Times New Roman"/>
          <w:sz w:val="24"/>
          <w:szCs w:val="24"/>
        </w:rPr>
        <w:t xml:space="preserve">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B82301">
        <w:rPr>
          <w:rFonts w:ascii="Times New Roman" w:hAnsi="Times New Roman" w:cs="Times New Roman"/>
          <w:sz w:val="24"/>
          <w:szCs w:val="24"/>
        </w:rPr>
        <w:t>, USA</w:t>
      </w:r>
      <w:r w:rsidR="000F731A">
        <w:rPr>
          <w:rFonts w:ascii="Times New Roman" w:hAnsi="Times New Roman" w:cs="Times New Roman"/>
          <w:sz w:val="24"/>
          <w:szCs w:val="24"/>
        </w:rPr>
        <w:t xml:space="preserve">. In particular, we simulate </w:t>
      </w:r>
      <w:r w:rsidR="00F040A4" w:rsidRPr="00794D8C">
        <w:rPr>
          <w:rFonts w:ascii="Times New Roman" w:hAnsi="Times New Roman" w:cs="Times New Roman"/>
          <w:sz w:val="24"/>
          <w:szCs w:val="24"/>
        </w:rPr>
        <w:t xml:space="preserve">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ere tested separately and </w:t>
      </w:r>
      <w:r w:rsidR="00735036" w:rsidRPr="00794D8C">
        <w:rPr>
          <w:rFonts w:ascii="Times New Roman" w:hAnsi="Times New Roman" w:cs="Times New Roman"/>
          <w:sz w:val="24"/>
          <w:szCs w:val="24"/>
        </w:rPr>
        <w:t>produced</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In general, the</w:t>
      </w:r>
      <w:r w:rsidR="00BB0B43" w:rsidRPr="00794D8C">
        <w:rPr>
          <w:rFonts w:ascii="Times New Roman" w:hAnsi="Times New Roman" w:cs="Times New Roman"/>
          <w:sz w:val="24"/>
          <w:szCs w:val="24"/>
        </w:rPr>
        <w:t xml:space="preserve"> results suggest that wide-scale </w:t>
      </w:r>
      <w:r w:rsidR="00BB0B43" w:rsidRPr="00794D8C">
        <w:rPr>
          <w:rFonts w:ascii="Times New Roman" w:hAnsi="Times New Roman" w:cs="Times New Roman"/>
          <w:sz w:val="24"/>
          <w:szCs w:val="24"/>
        </w:rPr>
        <w:lastRenderedPageBreak/>
        <w:t>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 xml:space="preserve">grid-based watershed models can facilitate the prioritization of urban water infrastructure to improve </w:t>
      </w:r>
      <w:r w:rsidR="001F28BB">
        <w:rPr>
          <w:rFonts w:ascii="Times New Roman" w:hAnsi="Times New Roman" w:cs="Times New Roman"/>
          <w:sz w:val="24"/>
          <w:szCs w:val="24"/>
        </w:rPr>
        <w:t xml:space="preserve">water retention and quality in </w:t>
      </w:r>
      <w:r w:rsidR="00843484" w:rsidRPr="00794D8C">
        <w:rPr>
          <w:rFonts w:ascii="Times New Roman" w:hAnsi="Times New Roman" w:cs="Times New Roman"/>
          <w:sz w:val="24"/>
          <w:szCs w:val="24"/>
        </w:rPr>
        <w:t xml:space="preserve">urban streams </w:t>
      </w:r>
      <w:r w:rsidR="001F28BB">
        <w:rPr>
          <w:rFonts w:ascii="Times New Roman" w:hAnsi="Times New Roman" w:cs="Times New Roman"/>
          <w:sz w:val="24"/>
          <w:szCs w:val="24"/>
        </w:rPr>
        <w:t xml:space="preserve">and receiving waters such as </w:t>
      </w:r>
      <w:r w:rsidR="00843484" w:rsidRPr="00794D8C">
        <w:rPr>
          <w:rFonts w:ascii="Times New Roman" w:hAnsi="Times New Roman" w:cs="Times New Roman"/>
          <w:sz w:val="24"/>
          <w:szCs w:val="24"/>
        </w:rPr>
        <w:t>Puget Sound</w:t>
      </w:r>
      <w:r w:rsidR="00151A9D">
        <w:rPr>
          <w:rFonts w:ascii="Times New Roman" w:hAnsi="Times New Roman" w:cs="Times New Roman"/>
          <w:sz w:val="24"/>
          <w:szCs w:val="24"/>
        </w:rPr>
        <w:t>,</w:t>
      </w:r>
      <w:r w:rsidR="00B82301">
        <w:rPr>
          <w:rFonts w:ascii="Times New Roman" w:hAnsi="Times New Roman" w:cs="Times New Roman"/>
          <w:sz w:val="24"/>
          <w:szCs w:val="24"/>
        </w:rPr>
        <w:t xml:space="preserve"> and </w:t>
      </w:r>
      <w:r w:rsidR="00B37F09">
        <w:rPr>
          <w:rFonts w:ascii="Times New Roman" w:hAnsi="Times New Roman" w:cs="Times New Roman"/>
          <w:sz w:val="24"/>
          <w:szCs w:val="24"/>
        </w:rPr>
        <w:t xml:space="preserve">our approach </w:t>
      </w:r>
      <w:r w:rsidR="001F28BB">
        <w:rPr>
          <w:rFonts w:ascii="Times New Roman" w:hAnsi="Times New Roman" w:cs="Times New Roman"/>
          <w:sz w:val="24"/>
          <w:szCs w:val="24"/>
        </w:rPr>
        <w:t>is likely</w:t>
      </w:r>
      <w:r w:rsidR="00B37F09">
        <w:rPr>
          <w:rFonts w:ascii="Times New Roman" w:hAnsi="Times New Roman" w:cs="Times New Roman"/>
          <w:sz w:val="24"/>
          <w:szCs w:val="24"/>
        </w:rPr>
        <w:t xml:space="preserve"> applicable in other metropolitan areas</w:t>
      </w:r>
      <w:r w:rsidR="00843484" w:rsidRPr="00794D8C">
        <w:rPr>
          <w:rFonts w:ascii="Times New Roman" w:hAnsi="Times New Roman" w:cs="Times New Roman"/>
          <w:sz w:val="24"/>
          <w:szCs w:val="24"/>
        </w:rPr>
        <w:t xml:space="preserve">. </w:t>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60C87000" w14:textId="1B5FA582" w:rsidR="00C65E2C"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60D3E">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pages&gt;368-379&lt;/pages&gt;&lt;volume&gt;109&lt;/volume&gt;&lt;number&gt;November 2018&lt;/number&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gt;&lt;Author&gt;Hoghooghi&lt;/Author&gt;&lt;Year&gt;2018&lt;/Year&gt;&lt;RecNum&gt;4&lt;/RecNum&gt;&lt;DisplayText&gt;(Hoghooghi et al., 2018; Lee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Lee&lt;/Author&gt;&lt;Year&gt;2018&lt;/Year&gt;&lt;RecNum&gt;41&lt;/RecNum&gt;&lt;record&gt;&lt;rec-number&gt;41&lt;/rec-number&gt;&lt;foreign-keys&gt;&lt;key app="EN" db-id="vxswrvz902xafmet90nv2wrlvesvv0zrsd99" timestamp="1583173855"&gt;41&lt;/key&gt;&lt;/foreign-keys&gt;&lt;ref-type name="Journal Article"&gt;17&lt;/ref-type&gt;&lt;contributors&gt;&lt;authors&gt;&lt;author&gt;Lee, Joong Gwang&lt;/author&gt;&lt;author&gt;Nietch, Christopher T&lt;/author&gt;&lt;author&gt;Panguluri, Srinivas&lt;/author&gt;&lt;/authors&gt;&lt;/contributors&gt;&lt;titles&gt;&lt;title&gt;Drainage area characterization for evaluating green infrastructure using the Storm Water Management Model&lt;/title&gt;&lt;secondary-title&gt;Hydrology and earth system sciences&lt;/secondary-title&gt;&lt;/titles&gt;&lt;periodical&gt;&lt;full-title&gt;Hydrology and earth system sciences&lt;/full-title&gt;&lt;/periodical&gt;&lt;pages&gt;2615&lt;/pages&gt;&lt;volume&gt;22&lt;/volume&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1F28BB">
        <w:rPr>
          <w:rFonts w:ascii="Times New Roman" w:hAnsi="Times New Roman" w:cs="Times New Roman"/>
          <w:noProof/>
          <w:sz w:val="24"/>
          <w:szCs w:val="24"/>
        </w:rPr>
        <w:t>(Hoghooghi et al., 2018; Lee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the environmental system as a series of equations that replicates the dynamics of the system.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Bicknell&lt;/Author&gt;&lt;Year&gt;1997&lt;/Year&gt;&lt;RecNum&gt;9&lt;/RecNum&gt;&lt;DisplayText&gt;(Bicknell et al., 1997)&lt;/DisplayText&gt;&lt;record&gt;&lt;rec-number&gt;9&lt;/rec-number&gt;&lt;foreign-keys&gt;&lt;key app="EN" db-id="vxswrvz902xafmet90nv2wrlvesvv0zrsd99" timestamp="1546295779"&gt;9&lt;/key&gt;&lt;/foreign-keys&gt;&lt;ref-type name="Government Document"&gt;46&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version 11&lt;/title&gt;&lt;/titles&gt;&lt;volume&gt;EPA/600/R-97/080&lt;/volume&gt;&lt;dates&gt;&lt;year&gt;1997&lt;/year&gt;&lt;/dates&gt;&lt;pub-location&gt;Athens, GA, USA&lt;/pub-location&gt;&lt;publisher&gt;U.S. Environmental Protection Agency, National Exposure Research Laboratory&lt;/publisher&gt;&lt;urls&gt;&lt;/urls&gt;&lt;/record&gt;&lt;/Cite&gt;&lt;/EndNote&gt;</w:instrText>
      </w:r>
      <w:r w:rsidR="00F7038F" w:rsidRPr="00794D8C">
        <w:rPr>
          <w:rFonts w:ascii="Times New Roman" w:hAnsi="Times New Roman" w:cs="Times New Roman"/>
          <w:sz w:val="24"/>
          <w:szCs w:val="24"/>
        </w:rPr>
        <w:fldChar w:fldCharType="separate"/>
      </w:r>
      <w:r w:rsidR="00560D3E">
        <w:rPr>
          <w:rFonts w:ascii="Times New Roman" w:hAnsi="Times New Roman" w:cs="Times New Roman"/>
          <w:noProof/>
          <w:sz w:val="24"/>
          <w:szCs w:val="24"/>
        </w:rPr>
        <w:t>(Bicknell et al., 1997)</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Journal Article"&gt;17&lt;/ref-type&gt;&lt;contributors&gt;&lt;authors&gt;&lt;author&gt;Rossman, Lewis A&lt;/author&gt;&lt;/authors&gt;&lt;/contributors&gt;&lt;titles&gt;&lt;title&gt;Storm Water Management Model User&amp;apos;s Manual Version 5.0&lt;/title&gt;&lt;secondary-title&gt;U.S. Environmental Protection Agency, Washington, DC, EPA/EPA/600/R-05/040&lt;/secondary-title&gt;&lt;/titles&gt;&lt;periodical&gt;&lt;full-title&gt;U.S. Environmental Protection Agency, Washington, DC, EPA/EPA/600/R-05/040&lt;/full-title&gt;&lt;/periodical&gt;&lt;dates&gt;&lt;year&gt;2010&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w:t>
      </w:r>
      <w:r w:rsidR="00F71A35">
        <w:rPr>
          <w:rFonts w:ascii="Times New Roman" w:hAnsi="Times New Roman" w:cs="Times New Roman"/>
          <w:sz w:val="24"/>
          <w:szCs w:val="24"/>
        </w:rPr>
        <w:t>days</w:t>
      </w:r>
      <w:r w:rsidR="00151A9D">
        <w:rPr>
          <w:rFonts w:ascii="Times New Roman" w:hAnsi="Times New Roman" w:cs="Times New Roman"/>
          <w:sz w:val="24"/>
          <w:szCs w:val="24"/>
        </w:rPr>
        <w:t xml:space="preserve">, years, and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Regional Hydro-Ecological Simulation System [</w:t>
      </w:r>
      <w:proofErr w:type="spellStart"/>
      <w:r w:rsidR="002B647D" w:rsidRPr="00794D8C">
        <w:rPr>
          <w:rFonts w:ascii="Times New Roman" w:hAnsi="Times New Roman" w:cs="Times New Roman"/>
          <w:sz w:val="24"/>
          <w:szCs w:val="24"/>
        </w:rPr>
        <w:t>RHESSys</w:t>
      </w:r>
      <w:proofErr w:type="spellEnd"/>
      <w:r w:rsidR="002B647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B37F09">
        <w:rPr>
          <w:rFonts w:ascii="Times New Roman" w:hAnsi="Times New Roman" w:cs="Times New Roman"/>
          <w:sz w:val="24"/>
          <w:szCs w:val="24"/>
        </w:rPr>
        <w:t>A</w:t>
      </w:r>
      <w:r w:rsidR="00735036" w:rsidRPr="00794D8C">
        <w:rPr>
          <w:rFonts w:ascii="Times New Roman" w:hAnsi="Times New Roman" w:cs="Times New Roman"/>
          <w:sz w:val="24"/>
          <w:szCs w:val="24"/>
        </w:rPr>
        <w:t>ddition</w:t>
      </w:r>
      <w:r w:rsidR="00B37F09">
        <w:rPr>
          <w:rFonts w:ascii="Times New Roman" w:hAnsi="Times New Roman" w:cs="Times New Roman"/>
          <w:sz w:val="24"/>
          <w:szCs w:val="24"/>
        </w:rPr>
        <w:t>ally</w:t>
      </w:r>
      <w:r w:rsidR="00735036"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the</w:t>
      </w:r>
      <w:r w:rsidR="00B37F09">
        <w:rPr>
          <w:rFonts w:ascii="Times New Roman" w:hAnsi="Times New Roman" w:cs="Times New Roman"/>
          <w:sz w:val="24"/>
          <w:szCs w:val="24"/>
        </w:rPr>
        <w:t>se models</w:t>
      </w:r>
      <w:r w:rsidR="00C65E2C" w:rsidRPr="00794D8C">
        <w:rPr>
          <w:rFonts w:ascii="Times New Roman" w:hAnsi="Times New Roman" w:cs="Times New Roman"/>
          <w:sz w:val="24"/>
          <w:szCs w:val="24"/>
        </w:rPr>
        <w:t xml:space="preserve"> are generally classified as either semi-distribute</w:t>
      </w:r>
      <w:r w:rsidR="007F6881" w:rsidRPr="00794D8C">
        <w:rPr>
          <w:rFonts w:ascii="Times New Roman" w:hAnsi="Times New Roman" w:cs="Times New Roman"/>
          <w:sz w:val="24"/>
          <w:szCs w:val="24"/>
        </w:rPr>
        <w:t>d</w:t>
      </w:r>
      <w:r w:rsidR="00B37F09">
        <w:rPr>
          <w:rFonts w:ascii="Times New Roman" w:hAnsi="Times New Roman" w:cs="Times New Roman"/>
          <w:sz w:val="24"/>
          <w:szCs w:val="24"/>
        </w:rPr>
        <w:t>, for example</w:t>
      </w:r>
      <w:r w:rsidR="007F6881" w:rsidRPr="00794D8C">
        <w:rPr>
          <w:rFonts w:ascii="Times New Roman" w:hAnsi="Times New Roman" w:cs="Times New Roman"/>
          <w:sz w:val="24"/>
          <w:szCs w:val="24"/>
        </w:rPr>
        <w:t>, models that utilize sub</w:t>
      </w:r>
      <w:r w:rsidR="00B37F09">
        <w:rPr>
          <w:rFonts w:ascii="Times New Roman" w:hAnsi="Times New Roman" w:cs="Times New Roman"/>
          <w:sz w:val="24"/>
          <w:szCs w:val="24"/>
        </w:rPr>
        <w:t>-</w:t>
      </w:r>
      <w:r w:rsidR="007F6881" w:rsidRPr="00794D8C">
        <w:rPr>
          <w:rFonts w:ascii="Times New Roman" w:hAnsi="Times New Roman" w:cs="Times New Roman"/>
          <w:sz w:val="24"/>
          <w:szCs w:val="24"/>
        </w:rPr>
        <w:lastRenderedPageBreak/>
        <w:t>basins (e.g., HSPF, SWAT)</w:t>
      </w:r>
      <w:r w:rsidR="00B37F09">
        <w:rPr>
          <w:rFonts w:ascii="Times New Roman" w:hAnsi="Times New Roman" w:cs="Times New Roman"/>
          <w:sz w:val="24"/>
          <w:szCs w:val="24"/>
        </w:rPr>
        <w:t xml:space="preserve">, </w:t>
      </w:r>
      <w:r w:rsidR="007F6881" w:rsidRPr="00794D8C">
        <w:rPr>
          <w:rFonts w:ascii="Times New Roman" w:hAnsi="Times New Roman" w:cs="Times New Roman"/>
          <w:sz w:val="24"/>
          <w:szCs w:val="24"/>
        </w:rPr>
        <w:t xml:space="preserve">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which simulate interrelated voxels within a gridded 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95335C"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w:t>
      </w:r>
      <w:r w:rsidR="001F28BB">
        <w:rPr>
          <w:rFonts w:ascii="Times New Roman" w:hAnsi="Times New Roman" w:cs="Times New Roman"/>
          <w:sz w:val="24"/>
          <w:szCs w:val="24"/>
        </w:rPr>
        <w:t>inform</w:t>
      </w:r>
      <w:r w:rsidR="0095335C" w:rsidRPr="00794D8C">
        <w:rPr>
          <w:rFonts w:ascii="Times New Roman" w:hAnsi="Times New Roman" w:cs="Times New Roman"/>
          <w:sz w:val="24"/>
          <w:szCs w:val="24"/>
        </w:rPr>
        <w:t xml:space="preserve"> explicit placement of management actions on the landscape and can simulate </w:t>
      </w:r>
      <w:r w:rsidR="00BB6C0C">
        <w:rPr>
          <w:rFonts w:ascii="Times New Roman" w:hAnsi="Times New Roman" w:cs="Times New Roman"/>
          <w:sz w:val="24"/>
          <w:szCs w:val="24"/>
        </w:rPr>
        <w:t xml:space="preserve">subsequent </w:t>
      </w:r>
      <w:r w:rsidR="0095335C" w:rsidRPr="00794D8C">
        <w:rPr>
          <w:rFonts w:ascii="Times New Roman" w:hAnsi="Times New Roman" w:cs="Times New Roman"/>
          <w:sz w:val="24"/>
          <w:szCs w:val="24"/>
        </w:rPr>
        <w:t xml:space="preserve">environmental impacts. </w:t>
      </w:r>
    </w:p>
    <w:p w14:paraId="1DCEFBDC" w14:textId="65E0D84F" w:rsidR="0048158E" w:rsidRPr="00794D8C"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w:t>
      </w:r>
      <w:proofErr w:type="spellStart"/>
      <w:r w:rsidR="00EA32C2" w:rsidRPr="00794D8C">
        <w:rPr>
          <w:rFonts w:ascii="Times New Roman" w:hAnsi="Times New Roman" w:cs="Times New Roman"/>
          <w:sz w:val="24"/>
          <w:szCs w:val="24"/>
        </w:rPr>
        <w:t>RHESSys</w:t>
      </w:r>
      <w:proofErr w:type="spellEnd"/>
      <w:r w:rsidR="00EA32C2" w:rsidRPr="00794D8C">
        <w:rPr>
          <w:rFonts w:ascii="Times New Roman" w:hAnsi="Times New Roman" w:cs="Times New Roman"/>
          <w:sz w:val="24"/>
          <w:szCs w:val="24"/>
        </w:rPr>
        <w:t xml:space="preserve"> model to simulate </w:t>
      </w:r>
      <w:r w:rsidR="004F7190">
        <w:rPr>
          <w:rFonts w:ascii="Times New Roman" w:hAnsi="Times New Roman" w:cs="Times New Roman"/>
          <w:sz w:val="24"/>
          <w:szCs w:val="24"/>
        </w:rPr>
        <w:t>various</w:t>
      </w:r>
      <w:r w:rsidR="00EA32C2" w:rsidRPr="00794D8C">
        <w:rPr>
          <w:rFonts w:ascii="Times New Roman" w:hAnsi="Times New Roman" w:cs="Times New Roman"/>
          <w:sz w:val="24"/>
          <w:szCs w:val="24"/>
        </w:rPr>
        <w:t xml:space="preserve"> </w:t>
      </w:r>
      <w:r w:rsidR="00B04F3B">
        <w:rPr>
          <w:rFonts w:ascii="Times New Roman" w:hAnsi="Times New Roman" w:cs="Times New Roman"/>
          <w:sz w:val="24"/>
          <w:szCs w:val="24"/>
        </w:rPr>
        <w:t>GI</w:t>
      </w:r>
      <w:r w:rsidR="00EA32C2" w:rsidRPr="00794D8C">
        <w:rPr>
          <w:rFonts w:ascii="Times New Roman" w:hAnsi="Times New Roman" w:cs="Times New Roman"/>
          <w:sz w:val="24"/>
          <w:szCs w:val="24"/>
        </w:rPr>
        <w:t xml:space="preserve"> practice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 xml:space="preserve">retention times </w:t>
      </w:r>
      <w:r w:rsidR="009F1B23">
        <w:rPr>
          <w:rFonts w:ascii="Times New Roman" w:hAnsi="Times New Roman" w:cs="Times New Roman"/>
          <w:sz w:val="24"/>
          <w:szCs w:val="24"/>
        </w:rPr>
        <w:t>vary from</w:t>
      </w:r>
      <w:r w:rsidR="00053EBB" w:rsidRPr="00794D8C">
        <w:rPr>
          <w:rFonts w:ascii="Times New Roman" w:hAnsi="Times New Roman" w:cs="Times New Roman"/>
          <w:sz w:val="24"/>
          <w:szCs w:val="24"/>
        </w:rPr>
        <w:t xml:space="preserve"> minutes to hours and can help to slow storm</w:t>
      </w:r>
      <w:r w:rsidR="00151A9D">
        <w:rPr>
          <w:rFonts w:ascii="Times New Roman" w:hAnsi="Times New Roman" w:cs="Times New Roman"/>
          <w:sz w:val="24"/>
          <w:szCs w:val="24"/>
        </w:rPr>
        <w:t xml:space="preserve"> </w:t>
      </w:r>
      <w:r w:rsidR="00053EBB" w:rsidRPr="00794D8C">
        <w:rPr>
          <w:rFonts w:ascii="Times New Roman" w:hAnsi="Times New Roman" w:cs="Times New Roman"/>
          <w:sz w:val="24"/>
          <w:szCs w:val="24"/>
        </w:rPr>
        <w:t>flow</w:t>
      </w:r>
      <w:r w:rsidR="00F71A35">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3762DF2F" w:rsidR="00053EBB" w:rsidRPr="00794D8C" w:rsidRDefault="0048158E"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w:t>
      </w:r>
      <w:r w:rsidR="00151A9D">
        <w:rPr>
          <w:rFonts w:ascii="Times New Roman" w:hAnsi="Times New Roman" w:cs="Times New Roman"/>
          <w:sz w:val="24"/>
          <w:szCs w:val="24"/>
        </w:rPr>
        <w:t xml:space="preserve">various </w:t>
      </w:r>
      <w:r w:rsidRPr="00794D8C">
        <w:rPr>
          <w:rFonts w:ascii="Times New Roman" w:hAnsi="Times New Roman" w:cs="Times New Roman"/>
          <w:sz w:val="24"/>
          <w:szCs w:val="24"/>
        </w:rPr>
        <w:t>context</w:t>
      </w:r>
      <w:r w:rsidR="00151A9D">
        <w:rPr>
          <w:rFonts w:ascii="Times New Roman" w:hAnsi="Times New Roman" w:cs="Times New Roman"/>
          <w:sz w:val="24"/>
          <w:szCs w:val="24"/>
        </w:rPr>
        <w:t>s</w:t>
      </w:r>
      <w:r w:rsidRPr="00794D8C">
        <w:rPr>
          <w:rFonts w:ascii="Times New Roman" w:hAnsi="Times New Roman" w:cs="Times New Roman"/>
          <w:sz w:val="24"/>
          <w:szCs w:val="24"/>
        </w:rPr>
        <w:t xml:space="preserve"> and watershed modeling results that extrapolate these findings to large </w:t>
      </w:r>
      <w:r w:rsidRPr="00794D8C">
        <w:rPr>
          <w:rFonts w:ascii="Times New Roman" w:hAnsi="Times New Roman" w:cs="Times New Roman"/>
          <w:sz w:val="24"/>
          <w:szCs w:val="24"/>
        </w:rPr>
        <w:lastRenderedPageBreak/>
        <w:t xml:space="preserve">scales. </w:t>
      </w:r>
      <w:r w:rsidR="000B104A" w:rsidRPr="00794D8C">
        <w:rPr>
          <w:rFonts w:ascii="Times New Roman" w:hAnsi="Times New Roman" w:cs="Times New Roman"/>
          <w:sz w:val="24"/>
          <w:szCs w:val="24"/>
        </w:rPr>
        <w:t>In this paper, we model watershed-scale hydrologic discharge for four urban watersheds in Seattle, Washington</w:t>
      </w:r>
      <w:r w:rsidR="00CB186F">
        <w:rPr>
          <w:rFonts w:ascii="Times New Roman" w:hAnsi="Times New Roman" w:cs="Times New Roman"/>
          <w:sz w:val="24"/>
          <w:szCs w:val="24"/>
        </w:rPr>
        <w:t>, USA</w:t>
      </w:r>
      <w:r w:rsidR="000B104A" w:rsidRPr="00794D8C">
        <w:rPr>
          <w:rFonts w:ascii="Times New Roman" w:hAnsi="Times New Roman" w:cs="Times New Roman"/>
          <w:sz w:val="24"/>
          <w:szCs w:val="24"/>
        </w:rPr>
        <w:t xml:space="preserve">. We use a spatially explicit (i.e., gridded) watershed model </w:t>
      </w:r>
      <w:r w:rsidRPr="00794D8C">
        <w:rPr>
          <w:rFonts w:ascii="Times New Roman" w:hAnsi="Times New Roman" w:cs="Times New Roman"/>
          <w:sz w:val="24"/>
          <w:szCs w:val="24"/>
        </w:rPr>
        <w:t xml:space="preserve">called </w:t>
      </w:r>
      <w:r w:rsidR="00F71A35">
        <w:rPr>
          <w:rFonts w:ascii="Times New Roman" w:hAnsi="Times New Roman" w:cs="Times New Roman"/>
          <w:sz w:val="24"/>
          <w:szCs w:val="24"/>
        </w:rPr>
        <w:t>VELMA</w:t>
      </w:r>
      <w:r w:rsidRPr="00794D8C">
        <w:rPr>
          <w:rFonts w:ascii="Times New Roman" w:hAnsi="Times New Roman" w:cs="Times New Roman"/>
          <w:sz w:val="24"/>
          <w:szCs w:val="24"/>
        </w:rPr>
        <w:t xml:space="preserve">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796FF8">
        <w:rPr>
          <w:rFonts w:ascii="Times New Roman" w:hAnsi="Times New Roman" w:cs="Times New Roman"/>
          <w:sz w:val="24"/>
          <w:szCs w:val="24"/>
        </w:rPr>
        <w:t xml:space="preserve">.  </w:t>
      </w:r>
      <w:r w:rsidR="00FF6CB5" w:rsidRPr="00FF6CB5">
        <w:rPr>
          <w:rFonts w:ascii="Times New Roman" w:hAnsi="Times New Roman" w:cs="Times New Roman"/>
          <w:sz w:val="24"/>
          <w:szCs w:val="24"/>
        </w:rPr>
        <w:t xml:space="preserve">VELMA is </w:t>
      </w:r>
      <w:r w:rsidR="00F71A35">
        <w:rPr>
          <w:rFonts w:ascii="Times New Roman" w:hAnsi="Times New Roman" w:cs="Times New Roman"/>
          <w:sz w:val="24"/>
          <w:szCs w:val="24"/>
        </w:rPr>
        <w:t>a watershed model that can</w:t>
      </w:r>
      <w:r w:rsidR="00FF6CB5" w:rsidRPr="00FF6CB5">
        <w:rPr>
          <w:rFonts w:ascii="Times New Roman" w:hAnsi="Times New Roman" w:cs="Times New Roman"/>
          <w:sz w:val="24"/>
          <w:szCs w:val="24"/>
        </w:rPr>
        <w:t xml:space="preserve"> assess green infrastructure options for controlling the fate and transport of water, nutrients, and toxics across multiple spatial and temporal scales for different ecoregions and present and future climates</w:t>
      </w:r>
      <w:r w:rsidR="00AE22E6">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AE22E6">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w:t>
      </w:r>
      <w:r w:rsidR="00FF6CB5">
        <w:rPr>
          <w:rFonts w:ascii="Times New Roman" w:hAnsi="Times New Roman" w:cs="Times New Roman"/>
          <w:sz w:val="24"/>
          <w:szCs w:val="24"/>
        </w:rPr>
        <w:t xml:space="preserve"> </w:t>
      </w:r>
      <w:r w:rsidR="00BD1A64">
        <w:rPr>
          <w:rFonts w:ascii="Times New Roman" w:hAnsi="Times New Roman" w:cs="Times New Roman"/>
          <w:sz w:val="24"/>
          <w:szCs w:val="24"/>
        </w:rPr>
        <w:t xml:space="preserve">We employ </w:t>
      </w:r>
      <w:r w:rsidR="00560D61" w:rsidRPr="00794D8C">
        <w:rPr>
          <w:rFonts w:ascii="Times New Roman" w:hAnsi="Times New Roman" w:cs="Times New Roman"/>
          <w:sz w:val="24"/>
          <w:szCs w:val="24"/>
        </w:rPr>
        <w:t>a 1-m land use/land cover (LULC) data layer</w:t>
      </w:r>
      <w:r w:rsidR="00266014">
        <w:rPr>
          <w:rFonts w:ascii="Times New Roman" w:hAnsi="Times New Roman" w:cs="Times New Roman"/>
          <w:sz w:val="24"/>
          <w:szCs w:val="24"/>
        </w:rPr>
        <w:t>,</w:t>
      </w:r>
      <w:r w:rsidR="00AA54AD">
        <w:rPr>
          <w:rFonts w:ascii="Times New Roman" w:hAnsi="Times New Roman" w:cs="Times New Roman"/>
          <w:sz w:val="24"/>
          <w:szCs w:val="24"/>
        </w:rPr>
        <w:t xml:space="preserve"> </w:t>
      </w:r>
      <w:r w:rsidR="00560D61" w:rsidRPr="00794D8C">
        <w:rPr>
          <w:rFonts w:ascii="Times New Roman" w:hAnsi="Times New Roman" w:cs="Times New Roman"/>
          <w:sz w:val="24"/>
          <w:szCs w:val="24"/>
        </w:rPr>
        <w:t>resampled to 10 m</w:t>
      </w:r>
      <w:r w:rsidR="00266014">
        <w:rPr>
          <w:rFonts w:ascii="Times New Roman" w:hAnsi="Times New Roman" w:cs="Times New Roman"/>
          <w:sz w:val="24"/>
          <w:szCs w:val="24"/>
        </w:rPr>
        <w:t>,</w:t>
      </w:r>
      <w:r w:rsidR="00560D61" w:rsidRPr="00794D8C">
        <w:rPr>
          <w:rFonts w:ascii="Times New Roman" w:hAnsi="Times New Roman" w:cs="Times New Roman"/>
          <w:sz w:val="24"/>
          <w:szCs w:val="24"/>
        </w:rPr>
        <w:t xml:space="preserve"> </w:t>
      </w:r>
      <w:r w:rsidR="00266014">
        <w:rPr>
          <w:rFonts w:ascii="Times New Roman" w:hAnsi="Times New Roman" w:cs="Times New Roman"/>
          <w:sz w:val="24"/>
          <w:szCs w:val="24"/>
        </w:rPr>
        <w:t xml:space="preserve">to </w:t>
      </w:r>
      <w:r w:rsidR="00560D61" w:rsidRPr="00794D8C">
        <w:rPr>
          <w:rFonts w:ascii="Times New Roman" w:hAnsi="Times New Roman" w:cs="Times New Roman"/>
          <w:sz w:val="24"/>
          <w:szCs w:val="24"/>
        </w:rPr>
        <w:t xml:space="preserve">differentiate buildings, roads and other impermeable surfaces (e.g., parking lots, sidewalks), trees, and grass. After initial calibration and validation </w:t>
      </w:r>
      <w:r w:rsidR="00F71A35">
        <w:rPr>
          <w:rFonts w:ascii="Times New Roman" w:hAnsi="Times New Roman" w:cs="Times New Roman"/>
          <w:sz w:val="24"/>
          <w:szCs w:val="24"/>
        </w:rPr>
        <w:t xml:space="preserve">of a baseline model with no green roof implementations using observed </w:t>
      </w:r>
      <w:r w:rsidR="00535CBC" w:rsidRPr="00794D8C">
        <w:rPr>
          <w:rFonts w:ascii="Times New Roman" w:hAnsi="Times New Roman" w:cs="Times New Roman"/>
          <w:sz w:val="24"/>
          <w:szCs w:val="24"/>
        </w:rPr>
        <w:t xml:space="preserve">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green roof implementation </w:t>
      </w:r>
      <w:r w:rsidR="00250EAB" w:rsidRPr="00794D8C">
        <w:rPr>
          <w:rFonts w:ascii="Times New Roman" w:hAnsi="Times New Roman" w:cs="Times New Roman"/>
          <w:sz w:val="24"/>
          <w:szCs w:val="24"/>
        </w:rPr>
        <w:t>(25%, 50%, 75%, 100%</w:t>
      </w:r>
      <w:r w:rsidR="00250EAB">
        <w:rPr>
          <w:rFonts w:ascii="Times New Roman" w:hAnsi="Times New Roman" w:cs="Times New Roman"/>
          <w:sz w:val="24"/>
          <w:szCs w:val="24"/>
        </w:rPr>
        <w:t xml:space="preserve"> coverage</w:t>
      </w:r>
      <w:r w:rsidR="00250EAB" w:rsidRPr="00794D8C">
        <w:rPr>
          <w:rFonts w:ascii="Times New Roman" w:hAnsi="Times New Roman" w:cs="Times New Roman"/>
          <w:sz w:val="24"/>
          <w:szCs w:val="24"/>
        </w:rPr>
        <w:t>)</w:t>
      </w:r>
      <w:r w:rsidR="00250EAB">
        <w:rPr>
          <w:rFonts w:ascii="Times New Roman" w:hAnsi="Times New Roman" w:cs="Times New Roman"/>
          <w:sz w:val="24"/>
          <w:szCs w:val="24"/>
        </w:rPr>
        <w:t xml:space="preserve"> </w:t>
      </w:r>
      <w:r w:rsidR="00535CBC" w:rsidRPr="00794D8C">
        <w:rPr>
          <w:rFonts w:ascii="Times New Roman" w:hAnsi="Times New Roman" w:cs="Times New Roman"/>
          <w:sz w:val="24"/>
          <w:szCs w:val="24"/>
        </w:rPr>
        <w:t xml:space="preserve">that randomly distribute green roof parameterizations to existing buildings in each of the watersheds. We </w:t>
      </w:r>
      <w:r w:rsidR="00151A9D">
        <w:rPr>
          <w:rFonts w:ascii="Times New Roman" w:hAnsi="Times New Roman" w:cs="Times New Roman"/>
          <w:sz w:val="24"/>
          <w:szCs w:val="24"/>
        </w:rPr>
        <w:t>run</w:t>
      </w:r>
      <w:r w:rsidR="001F5BE1" w:rsidRPr="00794D8C">
        <w:rPr>
          <w:rFonts w:ascii="Times New Roman" w:hAnsi="Times New Roman" w:cs="Times New Roman"/>
          <w:sz w:val="24"/>
          <w:szCs w:val="24"/>
        </w:rPr>
        <w:t xml:space="preserve"> </w:t>
      </w:r>
      <w:r w:rsidR="00535CBC" w:rsidRPr="00794D8C">
        <w:rPr>
          <w:rFonts w:ascii="Times New Roman" w:hAnsi="Times New Roman" w:cs="Times New Roman"/>
          <w:sz w:val="24"/>
          <w:szCs w:val="24"/>
        </w:rPr>
        <w:t>two sets of scenarios to test the effects of installing intensive vs. extensive green roofs</w:t>
      </w:r>
      <w:r w:rsidR="0054020D" w:rsidRPr="00794D8C">
        <w:rPr>
          <w:rFonts w:ascii="Times New Roman" w:hAnsi="Times New Roman" w:cs="Times New Roman"/>
          <w:sz w:val="24"/>
          <w:szCs w:val="24"/>
        </w:rPr>
        <w:t xml:space="preserve"> and compare the resulting hydrologic discharge with the baseline simulations. </w:t>
      </w:r>
    </w:p>
    <w:p w14:paraId="1331E1BE" w14:textId="1D1EA784" w:rsidR="000B104A" w:rsidRPr="00794D8C" w:rsidRDefault="007D5C15" w:rsidP="00FF6C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AB292E">
        <w:rPr>
          <w:rFonts w:ascii="Times New Roman" w:hAnsi="Times New Roman" w:cs="Times New Roman"/>
          <w:sz w:val="24"/>
          <w:szCs w:val="24"/>
        </w:rPr>
        <w:t xml:space="preserve">our results </w:t>
      </w:r>
      <w:r w:rsidR="00AB292E" w:rsidRPr="00AB292E">
        <w:rPr>
          <w:rFonts w:ascii="Times New Roman" w:hAnsi="Times New Roman" w:cs="Times New Roman"/>
          <w:sz w:val="24"/>
          <w:szCs w:val="24"/>
        </w:rPr>
        <w:t xml:space="preserve">provide an upper limit on the possible peak stormflow reductions that can be expected </w:t>
      </w:r>
      <w:r w:rsidR="00AB292E">
        <w:rPr>
          <w:rFonts w:ascii="Times New Roman" w:hAnsi="Times New Roman" w:cs="Times New Roman"/>
          <w:sz w:val="24"/>
          <w:szCs w:val="24"/>
        </w:rPr>
        <w:t xml:space="preserve">by employing green roofs in a metropolitan system.  </w:t>
      </w:r>
      <w:r w:rsidR="00AB292E" w:rsidRPr="00AB292E">
        <w:rPr>
          <w:rFonts w:ascii="Times New Roman" w:hAnsi="Times New Roman" w:cs="Times New Roman"/>
          <w:sz w:val="24"/>
          <w:szCs w:val="24"/>
        </w:rPr>
        <w:t xml:space="preserve">By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peak stormflow reductions that can be expected for these Seattle watersheds. </w:t>
      </w:r>
      <w:r w:rsidR="00AB292E">
        <w:rPr>
          <w:rFonts w:ascii="Times New Roman" w:hAnsi="Times New Roman" w:cs="Times New Roman"/>
          <w:sz w:val="24"/>
          <w:szCs w:val="24"/>
        </w:rPr>
        <w:t xml:space="preserve"> </w:t>
      </w:r>
      <w:r w:rsidR="00AB292E" w:rsidRPr="00AB292E">
        <w:rPr>
          <w:rFonts w:ascii="Times New Roman" w:hAnsi="Times New Roman" w:cs="Times New Roman"/>
          <w:sz w:val="24"/>
          <w:szCs w:val="24"/>
        </w:rPr>
        <w:t>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 xml:space="preserve">offs for </w:t>
      </w:r>
      <w:r w:rsidR="00F80D09" w:rsidRPr="00F80D09">
        <w:rPr>
          <w:rFonts w:ascii="Times New Roman" w:hAnsi="Times New Roman" w:cs="Times New Roman"/>
          <w:sz w:val="24"/>
          <w:szCs w:val="24"/>
        </w:rPr>
        <w:lastRenderedPageBreak/>
        <w:t>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 </w:instrText>
      </w:r>
      <w:r w:rsidR="004773CB">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DATA </w:instrText>
      </w:r>
      <w:r w:rsidR="004773CB">
        <w:rPr>
          <w:rFonts w:ascii="Times New Roman" w:hAnsi="Times New Roman" w:cs="Times New Roman"/>
          <w:sz w:val="24"/>
          <w:szCs w:val="24"/>
        </w:rPr>
      </w:r>
      <w:r w:rsidR="004773CB">
        <w:rPr>
          <w:rFonts w:ascii="Times New Roman" w:hAnsi="Times New Roman" w:cs="Times New Roman"/>
          <w:sz w:val="24"/>
          <w:szCs w:val="24"/>
        </w:rPr>
        <w:fldChar w:fldCharType="end"/>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AB292E">
        <w:rPr>
          <w:rFonts w:ascii="Times New Roman" w:hAnsi="Times New Roman" w:cs="Times New Roman"/>
          <w:sz w:val="24"/>
          <w:szCs w:val="24"/>
        </w:rPr>
        <w:t xml:space="preserve">O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7246AA6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 xml:space="preserve">four distinct urban watersheds within the greater Seattl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1DF5DDD" w:rsidR="00A56DD5" w:rsidRPr="00794D8C" w:rsidRDefault="005C5D3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w:t>
      </w:r>
      <w:r w:rsidR="00A56DD5" w:rsidRPr="00794D8C">
        <w:rPr>
          <w:rFonts w:ascii="Times New Roman" w:hAnsi="Times New Roman" w:cs="Times New Roman"/>
          <w:sz w:val="24"/>
          <w:szCs w:val="24"/>
        </w:rPr>
        <w:t xml:space="preserve">able </w:t>
      </w:r>
      <w:r w:rsidR="004F15FA" w:rsidRPr="00794D8C">
        <w:rPr>
          <w:rFonts w:ascii="Times New Roman" w:hAnsi="Times New Roman" w:cs="Times New Roman"/>
          <w:sz w:val="24"/>
          <w:szCs w:val="24"/>
        </w:rPr>
        <w:t>1</w:t>
      </w:r>
      <w:r w:rsidR="00A56DD5" w:rsidRPr="00794D8C">
        <w:rPr>
          <w:rFonts w:ascii="Times New Roman" w:hAnsi="Times New Roman" w:cs="Times New Roman"/>
          <w:sz w:val="24"/>
          <w:szCs w:val="24"/>
        </w:rPr>
        <w:t xml:space="preserve"> shows the percentage distribution of</w:t>
      </w:r>
      <w:r w:rsidR="00084F49" w:rsidRPr="00794D8C">
        <w:rPr>
          <w:rFonts w:ascii="Times New Roman" w:hAnsi="Times New Roman" w:cs="Times New Roman"/>
          <w:sz w:val="24"/>
          <w:szCs w:val="24"/>
        </w:rPr>
        <w:t xml:space="preserve"> land use for each of the four watersheds, </w:t>
      </w:r>
      <w:r w:rsidR="00084F49" w:rsidRPr="00307122">
        <w:rPr>
          <w:rFonts w:ascii="Times New Roman" w:hAnsi="Times New Roman" w:cs="Times New Roman"/>
          <w:sz w:val="24"/>
          <w:szCs w:val="24"/>
          <w:highlight w:val="yellow"/>
        </w:rPr>
        <w:t xml:space="preserve">as derived from the 1-m land use/ land cover data obtained from </w:t>
      </w:r>
      <w:r w:rsidR="00100624" w:rsidRPr="00307122">
        <w:rPr>
          <w:rFonts w:ascii="Times New Roman" w:hAnsi="Times New Roman" w:cs="Times New Roman"/>
          <w:sz w:val="24"/>
          <w:szCs w:val="24"/>
          <w:highlight w:val="yellow"/>
        </w:rPr>
        <w:t>the University of Washington</w:t>
      </w:r>
      <w:r w:rsidR="003A15D2" w:rsidRPr="00307122">
        <w:rPr>
          <w:rFonts w:ascii="Times New Roman" w:hAnsi="Times New Roman" w:cs="Times New Roman"/>
          <w:sz w:val="24"/>
          <w:szCs w:val="24"/>
          <w:highlight w:val="yellow"/>
        </w:rPr>
        <w:t xml:space="preserve"> (source?)</w:t>
      </w:r>
      <w:r w:rsidR="00084F49" w:rsidRPr="00307122">
        <w:rPr>
          <w:rFonts w:ascii="Times New Roman" w:hAnsi="Times New Roman" w:cs="Times New Roman"/>
          <w:sz w:val="24"/>
          <w:szCs w:val="24"/>
          <w:highlight w:val="yellow"/>
        </w:rPr>
        <w:t>.</w:t>
      </w:r>
      <w:r w:rsidR="00084F49"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proofErr w:type="gramStart"/>
      <w:r w:rsidR="00135CA7" w:rsidRPr="00794D8C">
        <w:rPr>
          <w:rFonts w:ascii="Times New Roman" w:hAnsi="Times New Roman" w:cs="Times New Roman"/>
          <w:sz w:val="24"/>
          <w:szCs w:val="24"/>
        </w:rPr>
        <w:t>is located in</w:t>
      </w:r>
      <w:proofErr w:type="gramEnd"/>
      <w:r w:rsidR="00135CA7" w:rsidRPr="00794D8C">
        <w:rPr>
          <w:rFonts w:ascii="Times New Roman" w:hAnsi="Times New Roman" w:cs="Times New Roman"/>
          <w:sz w:val="24"/>
          <w:szCs w:val="24"/>
        </w:rPr>
        <w:t xml:space="preserve">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4BD2FA68"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proofErr w:type="gramStart"/>
      <w:r w:rsidR="0022531B" w:rsidRPr="00794D8C">
        <w:rPr>
          <w:rFonts w:ascii="Times New Roman" w:hAnsi="Times New Roman" w:cs="Times New Roman"/>
          <w:sz w:val="24"/>
          <w:szCs w:val="24"/>
        </w:rPr>
        <w:t>is located in</w:t>
      </w:r>
      <w:proofErr w:type="gramEnd"/>
      <w:r w:rsidR="0022531B" w:rsidRPr="00794D8C">
        <w:rPr>
          <w:rFonts w:ascii="Times New Roman" w:hAnsi="Times New Roman" w:cs="Times New Roman"/>
          <w:sz w:val="24"/>
          <w:szCs w:val="24"/>
        </w:rPr>
        <w:t xml:space="preserve"> the nort</w:t>
      </w:r>
      <w:r w:rsidR="00B07A7A" w:rsidRPr="00794D8C">
        <w:rPr>
          <w:rFonts w:ascii="Times New Roman" w:hAnsi="Times New Roman" w:cs="Times New Roman"/>
          <w:sz w:val="24"/>
          <w:szCs w:val="24"/>
        </w:rPr>
        <w:t>heastern</w:t>
      </w:r>
      <w:r w:rsidR="0022531B" w:rsidRPr="00794D8C">
        <w:rPr>
          <w:rFonts w:ascii="Times New Roman" w:hAnsi="Times New Roman" w:cs="Times New Roman"/>
          <w:sz w:val="24"/>
          <w:szCs w:val="24"/>
        </w:rPr>
        <w:t xml:space="preserve"> corner of 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w:t>
      </w:r>
      <w:r w:rsidR="00693339" w:rsidRPr="00794D8C">
        <w:rPr>
          <w:rFonts w:ascii="Times New Roman" w:hAnsi="Times New Roman" w:cs="Times New Roman"/>
          <w:sz w:val="24"/>
          <w:szCs w:val="24"/>
        </w:rPr>
        <w:lastRenderedPageBreak/>
        <w:t xml:space="preserve">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609FBFD0"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 </w:instrText>
      </w:r>
      <w:r w:rsidR="00441CD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DATA </w:instrText>
      </w:r>
      <w:r w:rsidR="00441CDC">
        <w:rPr>
          <w:rFonts w:ascii="Times New Roman" w:hAnsi="Times New Roman" w:cs="Times New Roman"/>
          <w:sz w:val="24"/>
          <w:szCs w:val="24"/>
        </w:rPr>
      </w:r>
      <w:r w:rsidR="00441CDC">
        <w:rPr>
          <w:rFonts w:ascii="Times New Roman" w:hAnsi="Times New Roman" w:cs="Times New Roman"/>
          <w:sz w:val="24"/>
          <w:szCs w:val="24"/>
        </w:rPr>
        <w:fldChar w:fldCharType="end"/>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E78764D"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The left panel designates a traditional VELMA </w:t>
      </w:r>
      <w:r w:rsidRPr="00794D8C">
        <w:rPr>
          <w:rFonts w:ascii="Times New Roman" w:hAnsi="Times New Roman" w:cs="Times New Roman"/>
          <w:sz w:val="24"/>
          <w:szCs w:val="24"/>
        </w:rPr>
        <w:lastRenderedPageBreak/>
        <w:t xml:space="preserve">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1925307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through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3. </w:t>
      </w:r>
      <w:r w:rsidR="0039159A" w:rsidRPr="00794D8C">
        <w:rPr>
          <w:rFonts w:ascii="Times New Roman" w:hAnsi="Times New Roman" w:cs="Times New Roman"/>
          <w:b/>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proofErr w:type="gramStart"/>
      <w:r w:rsidRPr="00794D8C">
        <w:rPr>
          <w:rFonts w:ascii="Times New Roman" w:hAnsi="Times New Roman" w:cs="Times New Roman"/>
          <w:sz w:val="24"/>
          <w:szCs w:val="24"/>
        </w:rPr>
        <w:t>A number of</w:t>
      </w:r>
      <w:proofErr w:type="gramEnd"/>
      <w:r w:rsidRPr="00794D8C">
        <w:rPr>
          <w:rFonts w:ascii="Times New Roman" w:hAnsi="Times New Roman" w:cs="Times New Roman"/>
          <w:sz w:val="24"/>
          <w:szCs w:val="24"/>
        </w:rPr>
        <w:t xml:space="preserve">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225BC6DF"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This initial layer w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4964E5E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used for </w:t>
      </w:r>
      <w:proofErr w:type="gramStart"/>
      <w:r w:rsidRPr="00794D8C">
        <w:rPr>
          <w:rFonts w:ascii="Times New Roman" w:hAnsi="Times New Roman" w:cs="Times New Roman"/>
          <w:sz w:val="24"/>
          <w:szCs w:val="24"/>
        </w:rPr>
        <w:t>all of</w:t>
      </w:r>
      <w:proofErr w:type="gramEnd"/>
      <w:r w:rsidRPr="00794D8C">
        <w:rPr>
          <w:rFonts w:ascii="Times New Roman" w:hAnsi="Times New Roman" w:cs="Times New Roman"/>
          <w:sz w:val="24"/>
          <w:szCs w:val="24"/>
        </w:rPr>
        <w:t xml:space="preserve"> th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This layer was changed for cells that implemented green roofs and were characterized by intensive and extensive green roof media characteristics, as described in a subsequent section. </w:t>
      </w:r>
    </w:p>
    <w:p w14:paraId="1D47C6EA" w14:textId="3A9AA931" w:rsidR="00A26CED" w:rsidRPr="00794D8C" w:rsidRDefault="00CF31B8" w:rsidP="00794D8C">
      <w:pPr>
        <w:spacing w:line="480" w:lineRule="auto"/>
        <w:ind w:firstLine="720"/>
        <w:rPr>
          <w:rFonts w:ascii="Times New Roman" w:hAnsi="Times New Roman" w:cs="Times New Roman"/>
          <w:sz w:val="24"/>
          <w:szCs w:val="24"/>
        </w:rPr>
      </w:pPr>
      <w:r w:rsidRPr="00307122">
        <w:rPr>
          <w:rFonts w:ascii="Times New Roman" w:hAnsi="Times New Roman" w:cs="Times New Roman"/>
          <w:sz w:val="24"/>
          <w:szCs w:val="24"/>
          <w:highlight w:val="yellow"/>
        </w:rPr>
        <w:t>L</w:t>
      </w:r>
      <w:r w:rsidR="00A26CED" w:rsidRPr="00307122">
        <w:rPr>
          <w:rFonts w:ascii="Times New Roman" w:hAnsi="Times New Roman" w:cs="Times New Roman"/>
          <w:sz w:val="24"/>
          <w:szCs w:val="24"/>
          <w:highlight w:val="yellow"/>
        </w:rPr>
        <w:t xml:space="preserve">and use data were acquired from the </w:t>
      </w:r>
      <w:r w:rsidRPr="00307122">
        <w:rPr>
          <w:rFonts w:ascii="Times New Roman" w:hAnsi="Times New Roman" w:cs="Times New Roman"/>
          <w:sz w:val="24"/>
          <w:szCs w:val="24"/>
          <w:highlight w:val="yellow"/>
        </w:rPr>
        <w:t>University of Washington</w:t>
      </w:r>
      <w:r w:rsidR="00D54DAF" w:rsidRPr="00307122">
        <w:rPr>
          <w:rFonts w:ascii="Times New Roman" w:hAnsi="Times New Roman" w:cs="Times New Roman"/>
          <w:sz w:val="24"/>
          <w:szCs w:val="24"/>
          <w:highlight w:val="yellow"/>
        </w:rPr>
        <w:t>’s Remote Sensing &amp; Geospatial Analysis Laboratory</w:t>
      </w:r>
      <w:r w:rsidR="00A26CED" w:rsidRPr="00307122">
        <w:rPr>
          <w:rFonts w:ascii="Times New Roman" w:hAnsi="Times New Roman" w:cs="Times New Roman"/>
          <w:sz w:val="24"/>
          <w:szCs w:val="24"/>
          <w:highlight w:val="yellow"/>
        </w:rPr>
        <w:t xml:space="preserve"> (Table 2)</w:t>
      </w:r>
      <w:r w:rsidR="00D54DAF" w:rsidRPr="00307122">
        <w:rPr>
          <w:rFonts w:ascii="Times New Roman" w:hAnsi="Times New Roman" w:cs="Times New Roman"/>
          <w:sz w:val="24"/>
          <w:szCs w:val="24"/>
          <w:highlight w:val="yellow"/>
        </w:rPr>
        <w:t xml:space="preserve"> and consisted of 1</w:t>
      </w:r>
      <w:r w:rsidR="00D06476" w:rsidRPr="00307122">
        <w:rPr>
          <w:rFonts w:ascii="Times New Roman" w:hAnsi="Times New Roman" w:cs="Times New Roman"/>
          <w:sz w:val="24"/>
          <w:szCs w:val="24"/>
          <w:highlight w:val="yellow"/>
        </w:rPr>
        <w:t>-</w:t>
      </w:r>
      <w:r w:rsidR="00A26CED" w:rsidRPr="00307122">
        <w:rPr>
          <w:rFonts w:ascii="Times New Roman" w:hAnsi="Times New Roman" w:cs="Times New Roman"/>
          <w:sz w:val="24"/>
          <w:szCs w:val="24"/>
          <w:highlight w:val="yellow"/>
        </w:rPr>
        <w:t>m land use land cover dat</w:t>
      </w:r>
      <w:r w:rsidR="00D54DAF" w:rsidRPr="00307122">
        <w:rPr>
          <w:rFonts w:ascii="Times New Roman" w:hAnsi="Times New Roman" w:cs="Times New Roman"/>
          <w:sz w:val="24"/>
          <w:szCs w:val="24"/>
          <w:highlight w:val="yellow"/>
        </w:rPr>
        <w:t>a across the Seattle metropolitan area (</w:t>
      </w:r>
      <w:r w:rsidR="00A26CED" w:rsidRPr="00307122">
        <w:rPr>
          <w:rFonts w:ascii="Times New Roman" w:hAnsi="Times New Roman" w:cs="Times New Roman"/>
          <w:sz w:val="24"/>
          <w:szCs w:val="24"/>
          <w:highlight w:val="yellow"/>
        </w:rPr>
        <w:t>Table</w:t>
      </w:r>
      <w:r w:rsidR="00D06476" w:rsidRPr="00307122">
        <w:rPr>
          <w:rFonts w:ascii="Times New Roman" w:hAnsi="Times New Roman" w:cs="Times New Roman"/>
          <w:sz w:val="24"/>
          <w:szCs w:val="24"/>
          <w:highlight w:val="yellow"/>
        </w:rPr>
        <w:t>s</w:t>
      </w:r>
      <w:r w:rsidR="00A26CED" w:rsidRPr="00307122">
        <w:rPr>
          <w:rFonts w:ascii="Times New Roman" w:hAnsi="Times New Roman" w:cs="Times New Roman"/>
          <w:sz w:val="24"/>
          <w:szCs w:val="24"/>
          <w:highlight w:val="yellow"/>
        </w:rPr>
        <w:t xml:space="preserve"> 1</w:t>
      </w:r>
      <w:r w:rsidR="00D06476" w:rsidRPr="00307122">
        <w:rPr>
          <w:rFonts w:ascii="Times New Roman" w:hAnsi="Times New Roman" w:cs="Times New Roman"/>
          <w:sz w:val="24"/>
          <w:szCs w:val="24"/>
          <w:highlight w:val="yellow"/>
        </w:rPr>
        <w:t>-2</w:t>
      </w:r>
      <w:r w:rsidR="00A26CED" w:rsidRPr="00307122">
        <w:rPr>
          <w:rFonts w:ascii="Times New Roman" w:hAnsi="Times New Roman" w:cs="Times New Roman"/>
          <w:sz w:val="24"/>
          <w:szCs w:val="24"/>
          <w:highlight w:val="yellow"/>
        </w:rPr>
        <w:t>)</w:t>
      </w:r>
      <w:r w:rsidR="00D54DAF" w:rsidRPr="00307122">
        <w:rPr>
          <w:rFonts w:ascii="Times New Roman" w:hAnsi="Times New Roman" w:cs="Times New Roman"/>
          <w:sz w:val="24"/>
          <w:szCs w:val="24"/>
          <w:highlight w:val="yellow"/>
        </w:rPr>
        <w:t>.</w:t>
      </w:r>
      <w:r w:rsidR="00D54DAF" w:rsidRPr="00794D8C">
        <w:rPr>
          <w:rFonts w:ascii="Times New Roman" w:hAnsi="Times New Roman" w:cs="Times New Roman"/>
          <w:sz w:val="24"/>
          <w:szCs w:val="24"/>
        </w:rPr>
        <w:t xml:space="preserve"> 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786849C8"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5FDA9228"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 semi-automatic calibration tool called MOEA-VELMA was used to tune VELMA’s calibration parameters in order to match simulated discharge with observed streamflow for Taylor Creek</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Taylor</w:t>
      </w:r>
      <w:r w:rsidRPr="00794D8C">
        <w:rPr>
          <w:rFonts w:ascii="Times New Roman" w:hAnsi="Times New Roman" w:cs="Times New Roman"/>
          <w:sz w:val="24"/>
          <w:szCs w:val="24"/>
        </w:rPr>
        <w:t xml:space="preserve"> Creek was chosen </w:t>
      </w:r>
      <w:r w:rsidRPr="00794D8C">
        <w:rPr>
          <w:rFonts w:ascii="Times New Roman" w:hAnsi="Times New Roman" w:cs="Times New Roman"/>
          <w:sz w:val="24"/>
          <w:szCs w:val="24"/>
        </w:rPr>
        <w:lastRenderedPageBreak/>
        <w:t>because it was the smallest watershed</w:t>
      </w:r>
      <w:r w:rsidR="00195E5A">
        <w:rPr>
          <w:rFonts w:ascii="Times New Roman" w:hAnsi="Times New Roman" w:cs="Times New Roman"/>
          <w:sz w:val="24"/>
          <w:szCs w:val="24"/>
        </w:rPr>
        <w:t>, and therefore produced the fastest computational runtime,</w:t>
      </w:r>
      <w:r w:rsidRPr="00794D8C">
        <w:rPr>
          <w:rFonts w:ascii="Times New Roman" w:hAnsi="Times New Roman" w:cs="Times New Roman"/>
          <w:sz w:val="24"/>
          <w:szCs w:val="24"/>
        </w:rPr>
        <w:t xml:space="preserve"> </w:t>
      </w:r>
      <w:proofErr w:type="gramStart"/>
      <w:r w:rsidRPr="00794D8C">
        <w:rPr>
          <w:rFonts w:ascii="Times New Roman" w:hAnsi="Times New Roman" w:cs="Times New Roman"/>
          <w:sz w:val="24"/>
          <w:szCs w:val="24"/>
        </w:rPr>
        <w:t>and</w:t>
      </w:r>
      <w:r w:rsidR="00195E5A">
        <w:rPr>
          <w:rFonts w:ascii="Times New Roman" w:hAnsi="Times New Roman" w:cs="Times New Roman"/>
          <w:sz w:val="24"/>
          <w:szCs w:val="24"/>
        </w:rPr>
        <w:t xml:space="preserve"> also</w:t>
      </w:r>
      <w:proofErr w:type="gramEnd"/>
      <w:r w:rsidR="00195E5A">
        <w:rPr>
          <w:rFonts w:ascii="Times New Roman" w:hAnsi="Times New Roman" w:cs="Times New Roman"/>
          <w:sz w:val="24"/>
          <w:szCs w:val="24"/>
        </w:rPr>
        <w:t xml:space="preserve"> it</w:t>
      </w:r>
      <w:r w:rsidRPr="00794D8C">
        <w:rPr>
          <w:rFonts w:ascii="Times New Roman" w:hAnsi="Times New Roman" w:cs="Times New Roman"/>
          <w:sz w:val="24"/>
          <w:szCs w:val="24"/>
        </w:rPr>
        <w:t xml:space="preserve"> had the longest period of observed hydrologic data available.</w:t>
      </w:r>
    </w:p>
    <w:p w14:paraId="747C9B38" w14:textId="5FEB2425"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4B67FADA"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January 2004 and July 2016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w:t>
      </w:r>
      <w:r w:rsidRPr="00794D8C">
        <w:rPr>
          <w:rFonts w:ascii="Times New Roman" w:hAnsi="Times New Roman" w:cs="Times New Roman"/>
          <w:sz w:val="24"/>
          <w:szCs w:val="24"/>
        </w:rPr>
        <w:lastRenderedPageBreak/>
        <w:t xml:space="preserve">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433C42E7"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parameter set was chosen and applied to each of the four watersheds to serve as baseline models. These baseline models </w:t>
      </w:r>
      <w:r w:rsidR="00EB73C1">
        <w:rPr>
          <w:rFonts w:ascii="Times New Roman" w:hAnsi="Times New Roman" w:cs="Times New Roman"/>
          <w:sz w:val="24"/>
          <w:szCs w:val="24"/>
        </w:rPr>
        <w:t>were</w:t>
      </w:r>
      <w:r w:rsidRPr="00794D8C">
        <w:rPr>
          <w:rFonts w:ascii="Times New Roman" w:hAnsi="Times New Roman" w:cs="Times New Roman"/>
          <w:sz w:val="24"/>
          <w:szCs w:val="24"/>
        </w:rPr>
        <w:t xml:space="preserve"> compared with the scenarios.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6A7CF2EA"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and low-level vegetation that typically covers a large proportion of the roof. EGRs can be implemented on buildings with less structural support than IGRs, and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0CCD84DD"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t>
      </w:r>
      <w:r w:rsidRPr="00794D8C">
        <w:rPr>
          <w:rFonts w:ascii="Times New Roman" w:hAnsi="Times New Roman" w:cs="Times New Roman"/>
          <w:sz w:val="24"/>
          <w:szCs w:val="24"/>
        </w:rPr>
        <w:lastRenderedPageBreak/>
        <w:t xml:space="preserve">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6A04D95F"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6F211C">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0"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0"/>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04EF9CAA" w:rsidR="00F65354" w:rsidRPr="00794D8C" w:rsidRDefault="00227CAB" w:rsidP="000A03E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918E8" w:rsidRPr="00794D8C">
        <w:rPr>
          <w:rFonts w:ascii="Times New Roman" w:hAnsi="Times New Roman" w:cs="Times New Roman"/>
          <w:sz w:val="24"/>
          <w:szCs w:val="24"/>
        </w:rPr>
        <w:t>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003918E8"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003918E8"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21FF8114" w14:textId="0FF0A3A4"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the automatic calibration procedure found solutions with a wide range of parameter values</w:t>
      </w:r>
      <w:r w:rsidR="00E24AE6">
        <w:rPr>
          <w:rFonts w:ascii="Times New Roman" w:hAnsi="Times New Roman" w:cs="Times New Roman"/>
          <w:sz w:val="24"/>
          <w:szCs w:val="24"/>
        </w:rPr>
        <w:t xml:space="preserve"> </w:t>
      </w:r>
      <w:r w:rsidRPr="00794D8C">
        <w:rPr>
          <w:rFonts w:ascii="Times New Roman" w:hAnsi="Times New Roman" w:cs="Times New Roman"/>
          <w:sz w:val="24"/>
          <w:szCs w:val="24"/>
        </w:rPr>
        <w:t xml:space="preserve">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w:t>
      </w:r>
      <w:r w:rsidR="00E24AE6">
        <w:rPr>
          <w:rFonts w:ascii="Times New Roman" w:hAnsi="Times New Roman" w:cs="Times New Roman"/>
          <w:sz w:val="24"/>
          <w:szCs w:val="24"/>
        </w:rPr>
        <w:t>.</w:t>
      </w:r>
      <w:r w:rsidRPr="00794D8C">
        <w:rPr>
          <w:rFonts w:ascii="Times New Roman" w:hAnsi="Times New Roman" w:cs="Times New Roman"/>
          <w:sz w:val="24"/>
          <w:szCs w:val="24"/>
        </w:rPr>
        <w:t xml:space="preserve"> </w:t>
      </w:r>
      <w:r w:rsidR="00E24AE6">
        <w:rPr>
          <w:rFonts w:ascii="Times New Roman" w:hAnsi="Times New Roman" w:cs="Times New Roman"/>
          <w:sz w:val="24"/>
          <w:szCs w:val="24"/>
        </w:rPr>
        <w:t xml:space="preserve"> T</w:t>
      </w:r>
      <w:r w:rsidRPr="00794D8C">
        <w:rPr>
          <w:rFonts w:ascii="Times New Roman" w:hAnsi="Times New Roman" w:cs="Times New Roman"/>
          <w:sz w:val="24"/>
          <w:szCs w:val="24"/>
        </w:rPr>
        <w: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7E9FFFEA"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000C4C40">
        <w:rPr>
          <w:rFonts w:ascii="Times New Roman" w:hAnsi="Times New Roman" w:cs="Times New Roman"/>
          <w:bCs/>
          <w:sz w:val="24"/>
          <w:szCs w:val="24"/>
        </w:rPr>
        <w:t xml:space="preserve"> (</w:t>
      </w:r>
      <w:r w:rsidRPr="00794D8C">
        <w:rPr>
          <w:rFonts w:ascii="Times New Roman" w:hAnsi="Times New Roman" w:cs="Times New Roman"/>
          <w:bCs/>
          <w:sz w:val="24"/>
          <w:szCs w:val="24"/>
        </w:rPr>
        <w:t>Figure 7</w:t>
      </w:r>
      <w:r w:rsidR="000C4C40">
        <w:rPr>
          <w:rFonts w:ascii="Times New Roman" w:hAnsi="Times New Roman" w:cs="Times New Roman"/>
          <w:bCs/>
          <w:sz w:val="24"/>
          <w:szCs w:val="24"/>
        </w:rPr>
        <w:t>)</w:t>
      </w:r>
      <w:r w:rsidRPr="00794D8C">
        <w:rPr>
          <w:rFonts w:ascii="Times New Roman" w:hAnsi="Times New Roman" w:cs="Times New Roman"/>
          <w:bCs/>
          <w:sz w:val="24"/>
          <w:szCs w:val="24"/>
        </w:rPr>
        <w:t xml:space="preserve">.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w:t>
      </w:r>
      <w:r w:rsidR="006F211C">
        <w:rPr>
          <w:rFonts w:ascii="Times New Roman" w:hAnsi="Times New Roman" w:cs="Times New Roman"/>
          <w:bCs/>
          <w:sz w:val="24"/>
          <w:szCs w:val="24"/>
        </w:rPr>
        <w:t xml:space="preserve">Simulations were run for 29 years (1987-2015), and the first year was designated as a spin-up year and not included in the results. </w:t>
      </w:r>
      <w:r w:rsidR="00F06387" w:rsidRPr="00794D8C">
        <w:rPr>
          <w:rFonts w:ascii="Times New Roman" w:hAnsi="Times New Roman" w:cs="Times New Roman"/>
          <w:bCs/>
          <w:sz w:val="24"/>
          <w:szCs w:val="24"/>
        </w:rPr>
        <w:t xml:space="preserve">The gray and white boxplots </w:t>
      </w:r>
      <w:r w:rsidR="006F211C">
        <w:rPr>
          <w:rFonts w:ascii="Times New Roman" w:hAnsi="Times New Roman" w:cs="Times New Roman"/>
          <w:bCs/>
          <w:sz w:val="24"/>
          <w:szCs w:val="24"/>
        </w:rPr>
        <w:t xml:space="preserve">therefore </w:t>
      </w:r>
      <w:r w:rsidR="00F06387" w:rsidRPr="00794D8C">
        <w:rPr>
          <w:rFonts w:ascii="Times New Roman" w:hAnsi="Times New Roman" w:cs="Times New Roman"/>
          <w:bCs/>
          <w:sz w:val="24"/>
          <w:szCs w:val="24"/>
        </w:rPr>
        <w:t xml:space="preserve">denote the </w:t>
      </w:r>
      <w:r w:rsidR="0072612B">
        <w:rPr>
          <w:rFonts w:ascii="Times New Roman" w:hAnsi="Times New Roman" w:cs="Times New Roman"/>
          <w:bCs/>
          <w:sz w:val="24"/>
          <w:szCs w:val="24"/>
        </w:rPr>
        <w:t xml:space="preserve">annual </w:t>
      </w:r>
      <w:r w:rsidR="00F06387" w:rsidRPr="00794D8C">
        <w:rPr>
          <w:rFonts w:ascii="Times New Roman" w:hAnsi="Times New Roman" w:cs="Times New Roman"/>
          <w:bCs/>
          <w:sz w:val="24"/>
          <w:szCs w:val="24"/>
        </w:rPr>
        <w:t xml:space="preserve">extensive and intensive green roof simulation results, respectively, </w:t>
      </w:r>
      <w:r w:rsidR="0072612B">
        <w:rPr>
          <w:rFonts w:ascii="Times New Roman" w:hAnsi="Times New Roman" w:cs="Times New Roman"/>
          <w:bCs/>
          <w:sz w:val="24"/>
          <w:szCs w:val="24"/>
        </w:rPr>
        <w:t>a</w:t>
      </w:r>
      <w:r w:rsidR="00F06387" w:rsidRPr="00794D8C">
        <w:rPr>
          <w:rFonts w:ascii="Times New Roman" w:hAnsi="Times New Roman" w:cs="Times New Roman"/>
          <w:bCs/>
          <w:sz w:val="24"/>
          <w:szCs w:val="24"/>
        </w:rPr>
        <w:t xml:space="preserve">cross </w:t>
      </w:r>
      <w:r w:rsidR="006F211C">
        <w:rPr>
          <w:rFonts w:ascii="Times New Roman" w:hAnsi="Times New Roman" w:cs="Times New Roman"/>
          <w:bCs/>
          <w:sz w:val="24"/>
          <w:szCs w:val="24"/>
        </w:rPr>
        <w:t xml:space="preserve">a </w:t>
      </w:r>
      <w:r w:rsidR="00F06387" w:rsidRPr="00794D8C">
        <w:rPr>
          <w:rFonts w:ascii="Times New Roman" w:hAnsi="Times New Roman" w:cs="Times New Roman"/>
          <w:bCs/>
          <w:sz w:val="24"/>
          <w:szCs w:val="24"/>
        </w:rPr>
        <w:t>2</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 xml:space="preserve">-year </w:t>
      </w:r>
      <w:r w:rsidR="0072612B">
        <w:rPr>
          <w:rFonts w:ascii="Times New Roman" w:hAnsi="Times New Roman" w:cs="Times New Roman"/>
          <w:bCs/>
          <w:sz w:val="24"/>
          <w:szCs w:val="24"/>
        </w:rPr>
        <w:t>period</w:t>
      </w:r>
      <w:r w:rsidR="00F06387" w:rsidRPr="00794D8C">
        <w:rPr>
          <w:rFonts w:ascii="Times New Roman" w:hAnsi="Times New Roman" w:cs="Times New Roman"/>
          <w:bCs/>
          <w:sz w:val="24"/>
          <w:szCs w:val="24"/>
        </w:rPr>
        <w:t xml:space="preserve"> (198</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2015)</w:t>
      </w:r>
      <w:r w:rsidR="0072612B">
        <w:rPr>
          <w:rFonts w:ascii="Times New Roman" w:hAnsi="Times New Roman" w:cs="Times New Roman"/>
          <w:bCs/>
          <w:sz w:val="24"/>
          <w:szCs w:val="24"/>
        </w:rPr>
        <w:t>.</w:t>
      </w:r>
      <w:r w:rsidR="006F211C">
        <w:rPr>
          <w:rFonts w:ascii="Times New Roman" w:hAnsi="Times New Roman" w:cs="Times New Roman"/>
          <w:bCs/>
          <w:sz w:val="24"/>
          <w:szCs w:val="24"/>
        </w:rPr>
        <w:t xml:space="preserve"> </w:t>
      </w:r>
    </w:p>
    <w:p w14:paraId="4FC4AC21" w14:textId="7D0FD699"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lastRenderedPageBreak/>
        <w:tab/>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narios. Also, 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w:t>
      </w:r>
      <w:r w:rsidR="00034C0B">
        <w:rPr>
          <w:rFonts w:ascii="Times New Roman" w:hAnsi="Times New Roman" w:cs="Times New Roman"/>
          <w:bCs/>
          <w:sz w:val="24"/>
          <w:szCs w:val="24"/>
        </w:rPr>
        <w:t xml:space="preserve">are </w:t>
      </w:r>
      <w:r w:rsidR="005029A2" w:rsidRPr="00794D8C">
        <w:rPr>
          <w:rFonts w:ascii="Times New Roman" w:hAnsi="Times New Roman" w:cs="Times New Roman"/>
          <w:bCs/>
          <w:sz w:val="24"/>
          <w:szCs w:val="24"/>
        </w:rPr>
        <w:t xml:space="preserve">10-15% for extensive green roofs and 20-25% for intensive green roofs. While these reductions may appear moderate, note that only approximately 10% of the watershed areas were converted from building rooftops to green roofs in the 100% scenarios. </w:t>
      </w:r>
      <w:r w:rsidR="00183F24" w:rsidRPr="00794D8C">
        <w:rPr>
          <w:rFonts w:ascii="Times New Roman" w:hAnsi="Times New Roman" w:cs="Times New Roman"/>
          <w:bCs/>
          <w:sz w:val="24"/>
          <w:szCs w:val="24"/>
        </w:rPr>
        <w:t>This forms 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7A651FE9" w14:textId="38118743"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 xml:space="preserve">One reason for these anomalous results may be due to the improper characterization of flow in Pipers Creek using calibration parameters from Taylor Creek. A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model results should be viewed with caution</w:t>
      </w:r>
      <w:r w:rsidR="009D46BB">
        <w:rPr>
          <w:rFonts w:ascii="Times New Roman" w:hAnsi="Times New Roman" w:cs="Times New Roman"/>
          <w:bCs/>
          <w:sz w:val="24"/>
          <w:szCs w:val="24"/>
        </w:rPr>
        <w:t xml:space="preserve">, and further work should be done to evaluate </w:t>
      </w:r>
      <w:r w:rsidR="00115625">
        <w:rPr>
          <w:rFonts w:ascii="Times New Roman" w:hAnsi="Times New Roman" w:cs="Times New Roman"/>
          <w:bCs/>
          <w:sz w:val="24"/>
          <w:szCs w:val="24"/>
        </w:rPr>
        <w:t xml:space="preserve">and amend </w:t>
      </w:r>
      <w:r w:rsidR="009D46BB">
        <w:rPr>
          <w:rFonts w:ascii="Times New Roman" w:hAnsi="Times New Roman" w:cs="Times New Roman"/>
          <w:bCs/>
          <w:sz w:val="24"/>
          <w:szCs w:val="24"/>
        </w:rPr>
        <w:t>these inconsistencies</w:t>
      </w:r>
      <w:r w:rsidR="00183F24" w:rsidRPr="00794D8C">
        <w:rPr>
          <w:rFonts w:ascii="Times New Roman" w:hAnsi="Times New Roman" w:cs="Times New Roman"/>
          <w:bCs/>
          <w:sz w:val="24"/>
          <w:szCs w:val="24"/>
        </w:rPr>
        <w:t xml:space="preserve">.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528F14EB"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lastRenderedPageBreak/>
        <w:t xml:space="preserve">Figure 8 shows the annual runoff reductions achieved by the 100% green roof scenarios for all four watersheds and for extensive (filled circles) and intensive (unfilled circles) green roofs plotted against total annual precipitation (mm). </w:t>
      </w:r>
      <w:r w:rsidR="00F77891">
        <w:rPr>
          <w:rFonts w:ascii="Times New Roman" w:hAnsi="Times New Roman" w:cs="Times New Roman"/>
          <w:bCs/>
          <w:sz w:val="24"/>
          <w:szCs w:val="24"/>
        </w:rPr>
        <w:t>I</w:t>
      </w:r>
      <w:r w:rsidRPr="00794D8C">
        <w:rPr>
          <w:rFonts w:ascii="Times New Roman" w:hAnsi="Times New Roman" w:cs="Times New Roman"/>
          <w:bCs/>
          <w:sz w:val="24"/>
          <w:szCs w:val="24"/>
        </w:rPr>
        <w:t>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0EA3BDE4" w14:textId="4741E9A5" w:rsidR="0072612B"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proofErr w:type="gramStart"/>
      <w:r w:rsidRPr="00794D8C">
        <w:rPr>
          <w:rFonts w:ascii="Times New Roman" w:hAnsi="Times New Roman" w:cs="Times New Roman"/>
          <w:sz w:val="24"/>
          <w:szCs w:val="24"/>
        </w:rPr>
        <w:t>all of</w:t>
      </w:r>
      <w:proofErr w:type="gramEnd"/>
      <w:r w:rsidRPr="00794D8C">
        <w:rPr>
          <w:rFonts w:ascii="Times New Roman" w:hAnsi="Times New Roman" w:cs="Times New Roman"/>
          <w:sz w:val="24"/>
          <w:szCs w:val="24"/>
        </w:rPr>
        <w:t xml:space="preserve">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t>
      </w:r>
      <w:proofErr w:type="gramStart"/>
      <w:r w:rsidRPr="00794D8C">
        <w:rPr>
          <w:rFonts w:ascii="Times New Roman" w:hAnsi="Times New Roman" w:cs="Times New Roman"/>
          <w:sz w:val="24"/>
          <w:szCs w:val="24"/>
        </w:rPr>
        <w:t>were located in</w:t>
      </w:r>
      <w:proofErr w:type="gramEnd"/>
      <w:r w:rsidRPr="00794D8C">
        <w:rPr>
          <w:rFonts w:ascii="Times New Roman" w:hAnsi="Times New Roman" w:cs="Times New Roman"/>
          <w:sz w:val="24"/>
          <w:szCs w:val="24"/>
        </w:rPr>
        <w:t xml:space="preserve"> </w:t>
      </w:r>
      <w:r w:rsidR="00115625">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For all watersheds, approximately 10% of the watershed area </w:t>
      </w:r>
      <w:r w:rsidR="00C06800">
        <w:rPr>
          <w:rFonts w:ascii="Times New Roman" w:hAnsi="Times New Roman" w:cs="Times New Roman"/>
          <w:sz w:val="24"/>
          <w:szCs w:val="24"/>
        </w:rPr>
        <w:t xml:space="preserve">was </w:t>
      </w:r>
      <w:r w:rsidR="0043544A">
        <w:rPr>
          <w:rFonts w:ascii="Times New Roman" w:hAnsi="Times New Roman" w:cs="Times New Roman"/>
          <w:sz w:val="24"/>
          <w:szCs w:val="24"/>
        </w:rPr>
        <w:t xml:space="preserve">covered by </w:t>
      </w:r>
      <w:r w:rsidRPr="00794D8C">
        <w:rPr>
          <w:rFonts w:ascii="Times New Roman" w:hAnsi="Times New Roman" w:cs="Times New Roman"/>
          <w:sz w:val="24"/>
          <w:szCs w:val="24"/>
        </w:rPr>
        <w:t xml:space="preserve">buildings. Therefore, implementing green roofs </w:t>
      </w:r>
      <w:r w:rsidR="00AB51BB">
        <w:rPr>
          <w:rFonts w:ascii="Times New Roman" w:hAnsi="Times New Roman" w:cs="Times New Roman"/>
          <w:sz w:val="24"/>
          <w:szCs w:val="24"/>
        </w:rPr>
        <w:t>on</w:t>
      </w:r>
      <w:r w:rsidRPr="00794D8C">
        <w:rPr>
          <w:rFonts w:ascii="Times New Roman" w:hAnsi="Times New Roman" w:cs="Times New Roman"/>
          <w:sz w:val="24"/>
          <w:szCs w:val="24"/>
        </w:rPr>
        <w:t xml:space="preserve"> only 10% of the watershed area</w:t>
      </w:r>
      <w:r w:rsidR="00AB51BB">
        <w:rPr>
          <w:rFonts w:ascii="Times New Roman" w:hAnsi="Times New Roman" w:cs="Times New Roman"/>
          <w:sz w:val="24"/>
          <w:szCs w:val="24"/>
        </w:rPr>
        <w:t xml:space="preserve"> </w:t>
      </w:r>
      <w:r w:rsidR="00115625">
        <w:rPr>
          <w:rFonts w:ascii="Times New Roman" w:hAnsi="Times New Roman" w:cs="Times New Roman"/>
          <w:sz w:val="24"/>
          <w:szCs w:val="24"/>
        </w:rPr>
        <w:t xml:space="preserve">resulted </w:t>
      </w:r>
      <w:r w:rsidR="008E7F4E">
        <w:rPr>
          <w:rFonts w:ascii="Times New Roman" w:hAnsi="Times New Roman" w:cs="Times New Roman"/>
          <w:sz w:val="24"/>
          <w:szCs w:val="24"/>
        </w:rPr>
        <w:t>in up to</w:t>
      </w:r>
      <w:r w:rsidR="00AB51BB">
        <w:rPr>
          <w:rFonts w:ascii="Times New Roman" w:hAnsi="Times New Roman" w:cs="Times New Roman"/>
          <w:sz w:val="24"/>
          <w:szCs w:val="24"/>
        </w:rPr>
        <w:t xml:space="preserve"> </w:t>
      </w:r>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w:t>
      </w:r>
      <w:r w:rsidR="008E7F4E">
        <w:rPr>
          <w:rFonts w:ascii="Times New Roman" w:hAnsi="Times New Roman" w:cs="Times New Roman"/>
          <w:sz w:val="24"/>
          <w:szCs w:val="24"/>
        </w:rPr>
        <w:t xml:space="preserve">at 100% implementation of </w:t>
      </w:r>
      <w:r w:rsidRPr="00794D8C">
        <w:rPr>
          <w:rFonts w:ascii="Times New Roman" w:hAnsi="Times New Roman" w:cs="Times New Roman"/>
          <w:sz w:val="24"/>
          <w:szCs w:val="24"/>
        </w:rPr>
        <w:t xml:space="preserve">extensive green roofs.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 xml:space="preserve">. </w:t>
      </w:r>
      <w:r w:rsidR="006C29BF">
        <w:rPr>
          <w:rFonts w:ascii="Times New Roman" w:hAnsi="Times New Roman" w:cs="Times New Roman"/>
          <w:sz w:val="24"/>
          <w:szCs w:val="24"/>
        </w:rPr>
        <w:t xml:space="preserve">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 to green roofs may not be feasible</w:t>
      </w:r>
      <w:r w:rsidR="009C33D8">
        <w:rPr>
          <w:rFonts w:ascii="Times New Roman" w:hAnsi="Times New Roman" w:cs="Times New Roman"/>
          <w:sz w:val="24"/>
          <w:szCs w:val="24"/>
        </w:rPr>
        <w:t xml:space="preserve"> in most </w:t>
      </w:r>
      <w:r w:rsidR="009C33D8">
        <w:rPr>
          <w:rFonts w:ascii="Times New Roman" w:hAnsi="Times New Roman" w:cs="Times New Roman"/>
          <w:sz w:val="24"/>
          <w:szCs w:val="24"/>
        </w:rPr>
        <w:lastRenderedPageBreak/>
        <w:t>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p>
    <w:p w14:paraId="2774218C" w14:textId="07AED8AF" w:rsidR="00C53E92" w:rsidRPr="00794D8C" w:rsidRDefault="005E6830" w:rsidP="0072612B">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sidR="002F2850">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sidR="002F2850">
        <w:rPr>
          <w:rFonts w:ascii="Times New Roman" w:hAnsi="Times New Roman" w:cs="Times New Roman"/>
          <w:sz w:val="24"/>
          <w:szCs w:val="24"/>
        </w:rPr>
        <w:t>,</w:t>
      </w:r>
      <w:r w:rsidRPr="00794D8C">
        <w:rPr>
          <w:rFonts w:ascii="Times New Roman" w:hAnsi="Times New Roman" w:cs="Times New Roman"/>
          <w:sz w:val="24"/>
          <w:szCs w:val="24"/>
        </w:rPr>
        <w:t xml:space="preserve"> is the ability to test spatially precise implementations of </w:t>
      </w:r>
      <w:r w:rsidR="00FF0DD3">
        <w:rPr>
          <w:rFonts w:ascii="Times New Roman" w:hAnsi="Times New Roman" w:cs="Times New Roman"/>
          <w:sz w:val="24"/>
          <w:szCs w:val="24"/>
        </w:rPr>
        <w:t>GI</w:t>
      </w:r>
      <w:r w:rsidRPr="00794D8C">
        <w:rPr>
          <w:rFonts w:ascii="Times New Roman" w:hAnsi="Times New Roman" w:cs="Times New Roman"/>
          <w:sz w:val="24"/>
          <w:szCs w:val="24"/>
        </w:rPr>
        <w:t xml:space="preserve"> and management. Therefore, future research should investigate the impacts of different spatial configurations of green roofs to determine whether prioritizing </w:t>
      </w:r>
      <w:proofErr w:type="gramStart"/>
      <w:r w:rsidRPr="00794D8C">
        <w:rPr>
          <w:rFonts w:ascii="Times New Roman" w:hAnsi="Times New Roman" w:cs="Times New Roman"/>
          <w:sz w:val="24"/>
          <w:szCs w:val="24"/>
        </w:rPr>
        <w:t>particular watershed</w:t>
      </w:r>
      <w:proofErr w:type="gramEnd"/>
      <w:r w:rsidRPr="00794D8C">
        <w:rPr>
          <w:rFonts w:ascii="Times New Roman" w:hAnsi="Times New Roman" w:cs="Times New Roman"/>
          <w:sz w:val="24"/>
          <w:szCs w:val="24"/>
        </w:rPr>
        <w:t xml:space="preserve">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References </w:t>
      </w:r>
    </w:p>
    <w:bookmarkStart w:id="1" w:name="_GoBack"/>
    <w:bookmarkEnd w:id="1"/>
    <w:p w14:paraId="5833F168" w14:textId="77777777" w:rsidR="007230B4" w:rsidRPr="007230B4" w:rsidRDefault="00234F4D" w:rsidP="007230B4">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7230B4" w:rsidRPr="007230B4">
        <w:t>Abdelnour, A., B. McKane, R., Stieglitz, M., Pan, F., Cheng, Y., 2013. Effects of harvest on carbon and nitrogen dynamics in a Pacific Northwest forest catchment. Water Resources Research 49, 1292-1313.</w:t>
      </w:r>
    </w:p>
    <w:p w14:paraId="6EB581C1" w14:textId="77777777" w:rsidR="007230B4" w:rsidRPr="007230B4" w:rsidRDefault="007230B4" w:rsidP="007230B4">
      <w:pPr>
        <w:pStyle w:val="EndNoteBibliography"/>
        <w:spacing w:after="360"/>
      </w:pPr>
      <w:r w:rsidRPr="007230B4">
        <w:t>Abdelnour, A., Stieglitz, M., Pan, F., McKane, R., 2011. Catchment hydrological responses to forest harvest amount and spatial pattern. Water Resources Research 47, W09521.</w:t>
      </w:r>
    </w:p>
    <w:p w14:paraId="5C718D50" w14:textId="77777777" w:rsidR="007230B4" w:rsidRPr="007230B4" w:rsidRDefault="007230B4" w:rsidP="007230B4">
      <w:pPr>
        <w:pStyle w:val="EndNoteBibliography"/>
        <w:spacing w:after="360"/>
      </w:pPr>
      <w:r w:rsidRPr="007230B4">
        <w:t>Aksoy, H., Kavvas, M.L., 2005. A review of hillslope and watershed scale erosion and sediment transport models. Catena 64, 247-271.</w:t>
      </w:r>
    </w:p>
    <w:p w14:paraId="75D0FA35" w14:textId="77777777" w:rsidR="007230B4" w:rsidRPr="007230B4" w:rsidRDefault="007230B4" w:rsidP="007230B4">
      <w:pPr>
        <w:pStyle w:val="EndNoteBibliography"/>
        <w:spacing w:after="360"/>
      </w:pPr>
      <w:r w:rsidRPr="007230B4">
        <w:t>Barnhart, B.L., Golden, H.E., Kasprzyk, J.R., Pauer, J.J., Jones, C.E., Sawicz, K.A., Hoghooghi, N., Simon, M., McKane, R.B., Mayer, P.M., 2018. Embedding co-production and addressing uncertainty in watershed modeling decision-support tools: Successes and challenges. Environmental Modelling &amp; Software 109, 368-379.</w:t>
      </w:r>
    </w:p>
    <w:p w14:paraId="2D8E4B07" w14:textId="77777777" w:rsidR="007230B4" w:rsidRPr="007230B4" w:rsidRDefault="007230B4" w:rsidP="007230B4">
      <w:pPr>
        <w:pStyle w:val="EndNoteBibliography"/>
        <w:spacing w:after="360"/>
      </w:pPr>
      <w:r w:rsidRPr="007230B4">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640A340C" w14:textId="77777777" w:rsidR="007230B4" w:rsidRPr="007230B4" w:rsidRDefault="007230B4" w:rsidP="007230B4">
      <w:pPr>
        <w:pStyle w:val="EndNoteBibliography"/>
        <w:spacing w:after="360"/>
      </w:pPr>
      <w:r w:rsidRPr="007230B4">
        <w:lastRenderedPageBreak/>
        <w:t>Berardi, U., GhaffarianHoseini, A., GhaffarianHoseini, A., 2014. State-of-the-art analysis of the environmental benefits of green roofs. Applied Energy 115, 411-428.</w:t>
      </w:r>
    </w:p>
    <w:p w14:paraId="6585E933" w14:textId="77777777" w:rsidR="007230B4" w:rsidRPr="007230B4" w:rsidRDefault="007230B4" w:rsidP="007230B4">
      <w:pPr>
        <w:pStyle w:val="EndNoteBibliography"/>
        <w:spacing w:after="360"/>
      </w:pPr>
      <w:r w:rsidRPr="007230B4">
        <w:t>Bicknell, B.R., Imhoff, J.C., Kittle Jr, J.L., Donigian Jr, A.S., Johanson, R.C., 1997. Hydrological Simulation Program--FORTRAN, User's manual for version 11. U.S. Environmental Protection Agency, National Exposure Research Laboratory, Athens, GA, USA.</w:t>
      </w:r>
    </w:p>
    <w:p w14:paraId="6A187466" w14:textId="77777777" w:rsidR="007230B4" w:rsidRPr="007230B4" w:rsidRDefault="007230B4" w:rsidP="007230B4">
      <w:pPr>
        <w:pStyle w:val="EndNoteBibliography"/>
        <w:spacing w:after="360"/>
      </w:pPr>
      <w:r w:rsidRPr="007230B4">
        <w:t>Borah, D.K., Bera, M., 2003. Watershed-scale hydrologic and nonpoint-source pollution models: Review of mathematical bases. Transactions of the ASAE 46, 1553.</w:t>
      </w:r>
    </w:p>
    <w:p w14:paraId="75CFF178" w14:textId="77777777" w:rsidR="007230B4" w:rsidRPr="007230B4" w:rsidRDefault="007230B4" w:rsidP="007230B4">
      <w:pPr>
        <w:pStyle w:val="EndNoteBibliography"/>
        <w:spacing w:after="360"/>
      </w:pPr>
      <w:r w:rsidRPr="007230B4">
        <w:t>Carter, T., Jackson, C.R., 2007. Vegetated roofs for stormwater management at multiple spatial scales. Landscape and urban planning 80, 84-94.</w:t>
      </w:r>
    </w:p>
    <w:p w14:paraId="5FCF0F3C" w14:textId="77777777" w:rsidR="007230B4" w:rsidRPr="007230B4" w:rsidRDefault="007230B4" w:rsidP="007230B4">
      <w:pPr>
        <w:pStyle w:val="EndNoteBibliography"/>
        <w:spacing w:after="360"/>
      </w:pPr>
      <w:r w:rsidRPr="007230B4">
        <w:t>Deb, K., Pratap, A., Agarwal, S., Meyarivan, T., 2002. A fast and elitist multiobjective genetic algorithm: NSGA-II. IEEE transactions on evolutionary computation 6, 182-197.</w:t>
      </w:r>
    </w:p>
    <w:p w14:paraId="450005EA" w14:textId="77777777" w:rsidR="007230B4" w:rsidRPr="007230B4" w:rsidRDefault="007230B4" w:rsidP="007230B4">
      <w:pPr>
        <w:pStyle w:val="EndNoteBibliography"/>
        <w:spacing w:after="360"/>
      </w:pPr>
      <w:r w:rsidRPr="007230B4">
        <w:t>ESRI, 2014. ArcGIS Desktop: Release 10.3. Environmental Systems Research Institute, Redlands, CA.</w:t>
      </w:r>
    </w:p>
    <w:p w14:paraId="73BF7270" w14:textId="77777777" w:rsidR="007230B4" w:rsidRPr="007230B4" w:rsidRDefault="007230B4" w:rsidP="007230B4">
      <w:pPr>
        <w:pStyle w:val="EndNoteBibliography"/>
        <w:spacing w:after="360"/>
      </w:pPr>
      <w:r w:rsidRPr="007230B4">
        <w:t>Gassman, P.W., Reyes, M.R., Green, C.H., Arnold, J.G., 2007. The soil and water assessment tool: historical development, applications, and future research directions. Transactions of the ASABE 50, 1211-1250.</w:t>
      </w:r>
    </w:p>
    <w:p w14:paraId="27E5FE18" w14:textId="77777777" w:rsidR="007230B4" w:rsidRPr="007230B4" w:rsidRDefault="007230B4" w:rsidP="007230B4">
      <w:pPr>
        <w:pStyle w:val="EndNoteBibliography"/>
        <w:spacing w:after="360"/>
      </w:pPr>
      <w:r w:rsidRPr="007230B4">
        <w:t>Getter, K.L., Rowe, D.B., Robertson, G.P., Cregg, B.M., Andresen, J.A., 2009. Carbon sequestration potential of extensive green roofs. Environmental science &amp; technology 43, 7564-7570.</w:t>
      </w:r>
    </w:p>
    <w:p w14:paraId="3CB77F01" w14:textId="77777777" w:rsidR="007230B4" w:rsidRPr="007230B4" w:rsidRDefault="007230B4" w:rsidP="007230B4">
      <w:pPr>
        <w:pStyle w:val="EndNoteBibliography"/>
        <w:spacing w:after="360"/>
      </w:pPr>
      <w:r w:rsidRPr="007230B4">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641668" w14:textId="77777777" w:rsidR="007230B4" w:rsidRPr="007230B4" w:rsidRDefault="007230B4" w:rsidP="007230B4">
      <w:pPr>
        <w:pStyle w:val="EndNoteBibliography"/>
        <w:spacing w:after="360"/>
      </w:pPr>
      <w:r w:rsidRPr="007230B4">
        <w:t>Golden, H.E., Hoghooghi, N., 2018. Green infrastructure and its catchment‐scale effects: an emerging science. Wiley Interdisciplinary Reviews: Water 5, e1254.</w:t>
      </w:r>
    </w:p>
    <w:p w14:paraId="28D87609" w14:textId="77777777" w:rsidR="007230B4" w:rsidRPr="007230B4" w:rsidRDefault="007230B4" w:rsidP="007230B4">
      <w:pPr>
        <w:pStyle w:val="EndNoteBibliography"/>
        <w:spacing w:after="360"/>
      </w:pPr>
      <w:r w:rsidRPr="007230B4">
        <w:t>Golden, H.E., Lane, C.R., Amatya, D.M., Bandilla, K.W., Kiperwas, H.R., Knightes, C.D., Ssegane, H., 2014. Hydrologic connectivity between geographically isolated wetlands and surface water systems: A review of select modeling methods. Environmental Modelling &amp; Software 53, 190-206.</w:t>
      </w:r>
    </w:p>
    <w:p w14:paraId="3947405D" w14:textId="77777777" w:rsidR="007230B4" w:rsidRPr="007230B4" w:rsidRDefault="007230B4" w:rsidP="007230B4">
      <w:pPr>
        <w:pStyle w:val="EndNoteBibliography"/>
        <w:spacing w:after="360"/>
      </w:pPr>
      <w:r w:rsidRPr="007230B4">
        <w:t>Hamon, W.R., 1960. Estimating potential evapotranspiration. Massachusetts Institute of Technology.</w:t>
      </w:r>
    </w:p>
    <w:p w14:paraId="502F44F6" w14:textId="77777777" w:rsidR="007230B4" w:rsidRPr="007230B4" w:rsidRDefault="007230B4" w:rsidP="007230B4">
      <w:pPr>
        <w:pStyle w:val="EndNoteBibliography"/>
        <w:spacing w:after="360"/>
      </w:pPr>
      <w:r w:rsidRPr="007230B4">
        <w:t>Hoghooghi, N., Golden, H., Bledsoe, B., Barnhart, B., Brookes, A., Djang, K., Halama, J., McKane, R., Nietch, C., Pettus, P., 2018. Cumulative Effects of Low Impact Development on Watershed Hydrology in a Mixed Land-Cover System. Water 10, 991.</w:t>
      </w:r>
    </w:p>
    <w:p w14:paraId="734B45AC" w14:textId="77777777" w:rsidR="007230B4" w:rsidRPr="007230B4" w:rsidRDefault="007230B4" w:rsidP="007230B4">
      <w:pPr>
        <w:pStyle w:val="EndNoteBibliography"/>
        <w:spacing w:after="360"/>
      </w:pPr>
      <w:r w:rsidRPr="007230B4">
        <w:lastRenderedPageBreak/>
        <w:t>Hufkens, K., Basler, D., Milliman, T., Melaas, E.K., Richardson, A.D., 2018. An integrated phenology modelling framework in R. Methods in Ecology and Evolution 9, 1276-1285.</w:t>
      </w:r>
    </w:p>
    <w:p w14:paraId="373AC244" w14:textId="77777777" w:rsidR="007230B4" w:rsidRPr="007230B4" w:rsidRDefault="007230B4" w:rsidP="007230B4">
      <w:pPr>
        <w:pStyle w:val="EndNoteBibliography"/>
        <w:spacing w:after="360"/>
      </w:pPr>
      <w:r w:rsidRPr="007230B4">
        <w:t>Knightes, C.D., Golden, H.E., Journey, C.A., Davis, G.M., Conrads, P.A., Marvin-DiPasquale, M., Brigham, M.E., Bradley, P.M., 2014. Mercury and methylmercury stream concentrations in a Coastal Plain watershed: A multi-scale simulation analysis. Environmental pollution 187, 182-192.</w:t>
      </w:r>
    </w:p>
    <w:p w14:paraId="7660BCFB" w14:textId="77777777" w:rsidR="007230B4" w:rsidRPr="007230B4" w:rsidRDefault="007230B4" w:rsidP="007230B4">
      <w:pPr>
        <w:pStyle w:val="EndNoteBibliography"/>
        <w:spacing w:after="360"/>
      </w:pPr>
      <w:r w:rsidRPr="007230B4">
        <w:t>Lee, J.G., Nietch, C.T., Panguluri, S., 2018. Drainage area characterization for evaluating green infrastructure using the Storm Water Management Model. Hydrology and earth system sciences 22, 2615.</w:t>
      </w:r>
    </w:p>
    <w:p w14:paraId="5B3C3D36" w14:textId="0DACD8CD" w:rsidR="007230B4" w:rsidRPr="007230B4" w:rsidRDefault="007230B4" w:rsidP="007230B4">
      <w:pPr>
        <w:pStyle w:val="EndNoteBibliography"/>
        <w:spacing w:after="360"/>
      </w:pPr>
      <w:r w:rsidRPr="007230B4">
        <w:t xml:space="preserve">Magnusson Klemencic Associates, Seattle Public Utilities, 2008. Memo Draft - Green Roof Media Recommended Specifications. </w:t>
      </w:r>
      <w:hyperlink r:id="rId10" w:history="1">
        <w:r w:rsidRPr="007230B4">
          <w:rPr>
            <w:rStyle w:val="Hyperlink"/>
          </w:rPr>
          <w:t>http://www.seattle.gov/dpd/cs/groups/pan/@pan/documents/web_informational/p2371388.pdf</w:t>
        </w:r>
      </w:hyperlink>
      <w:r w:rsidRPr="007230B4">
        <w:t>.</w:t>
      </w:r>
    </w:p>
    <w:p w14:paraId="211A248C" w14:textId="77777777" w:rsidR="007230B4" w:rsidRPr="007230B4" w:rsidRDefault="007230B4" w:rsidP="007230B4">
      <w:pPr>
        <w:pStyle w:val="EndNoteBibliography"/>
        <w:spacing w:after="360"/>
      </w:pPr>
      <w:r w:rsidRPr="007230B4">
        <w:t>Martin-Mikle, C.J., de Beurs, K.M., Julian, J.P., Mayer, P.M., 2015. Identifying priority sites for low impact development (LID) in a mixed-use watershed. Landscape and urban planning 140, 29-41.</w:t>
      </w:r>
    </w:p>
    <w:p w14:paraId="1E049ABE" w14:textId="4A59166B" w:rsidR="007230B4" w:rsidRPr="007230B4" w:rsidRDefault="007230B4" w:rsidP="007230B4">
      <w:pPr>
        <w:pStyle w:val="EndNoteBibliography"/>
        <w:spacing w:after="360"/>
      </w:pPr>
      <w:r w:rsidRPr="007230B4">
        <w:t xml:space="preserve">McIntosh, A., 2010. Green roofs in Seattle: A survey of vegetated roofs and rooftop gardens.  </w:t>
      </w:r>
      <w:hyperlink r:id="rId11" w:history="1">
        <w:r w:rsidRPr="007230B4">
          <w:rPr>
            <w:rStyle w:val="Hyperlink"/>
          </w:rPr>
          <w:t>https://www.seattle.gov/Documents/Departments/OSE/Green-Roofs-In-Seattle.pdf</w:t>
        </w:r>
      </w:hyperlink>
      <w:r w:rsidRPr="007230B4">
        <w:t>, 1-8.</w:t>
      </w:r>
    </w:p>
    <w:p w14:paraId="1594C89D" w14:textId="77777777" w:rsidR="007230B4" w:rsidRPr="007230B4" w:rsidRDefault="007230B4" w:rsidP="007230B4">
      <w:pPr>
        <w:pStyle w:val="EndNoteBibliography"/>
        <w:spacing w:after="360"/>
      </w:pPr>
      <w:r w:rsidRPr="007230B4">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C3271A7" w14:textId="77777777" w:rsidR="007230B4" w:rsidRPr="007230B4" w:rsidRDefault="007230B4" w:rsidP="007230B4">
      <w:pPr>
        <w:pStyle w:val="EndNoteBibliography"/>
        <w:spacing w:after="360"/>
      </w:pPr>
      <w:r w:rsidRPr="007230B4">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229CE3DC" w14:textId="77777777" w:rsidR="007230B4" w:rsidRPr="007230B4" w:rsidRDefault="007230B4" w:rsidP="007230B4">
      <w:pPr>
        <w:pStyle w:val="EndNoteBibliography"/>
        <w:spacing w:after="360"/>
      </w:pPr>
      <w:r w:rsidRPr="007230B4">
        <w:t>McKane, R., Brookes, A., Djang, K., Stieglitz, M., Abdelnour, A., Pan, F., Halama, J., Pettus, P., Phillips, D., Barnhart, B., Phan, V., In Preparation. VELMA Version 2.1: User Manual and Technical Documentation. Environmental Protection Agency Office of Research and Development National Health and Environmental Effects Research Laboratory, Corvallis, Oregon, USA.</w:t>
      </w:r>
    </w:p>
    <w:p w14:paraId="24414FAB" w14:textId="3325B69F" w:rsidR="007230B4" w:rsidRPr="007230B4" w:rsidRDefault="007230B4" w:rsidP="007230B4">
      <w:pPr>
        <w:pStyle w:val="EndNoteBibliography"/>
        <w:spacing w:after="360"/>
      </w:pPr>
      <w:r w:rsidRPr="007230B4">
        <w:t xml:space="preserve">NOAA, 2016. Global Historical Climatology Network. </w:t>
      </w:r>
      <w:hyperlink r:id="rId12" w:history="1">
        <w:r w:rsidRPr="007230B4">
          <w:rPr>
            <w:rStyle w:val="Hyperlink"/>
          </w:rPr>
          <w:t>https://www.ncdc.noaa.gov/data-access</w:t>
        </w:r>
      </w:hyperlink>
      <w:r w:rsidRPr="007230B4">
        <w:t>.</w:t>
      </w:r>
    </w:p>
    <w:p w14:paraId="6AD03BAB" w14:textId="77777777" w:rsidR="007230B4" w:rsidRPr="007230B4" w:rsidRDefault="007230B4" w:rsidP="007230B4">
      <w:pPr>
        <w:pStyle w:val="EndNoteBibliography"/>
        <w:spacing w:after="360"/>
      </w:pPr>
      <w:r w:rsidRPr="007230B4">
        <w:t>Pan, F., Stieglitz, M., McKane, R.B., 2012. An algorithm for treating flat areas and depressions in digital elevation models using linear interpolation. Water Resources Research 48, W00L10, doi:10.1029/2011WR010735.</w:t>
      </w:r>
    </w:p>
    <w:p w14:paraId="3C263FE3" w14:textId="77777777" w:rsidR="007230B4" w:rsidRPr="007230B4" w:rsidRDefault="007230B4" w:rsidP="007230B4">
      <w:pPr>
        <w:pStyle w:val="EndNoteBibliography"/>
        <w:spacing w:after="360"/>
      </w:pPr>
      <w:r w:rsidRPr="007230B4">
        <w:lastRenderedPageBreak/>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68E55043" w14:textId="24FF15A1" w:rsidR="007230B4" w:rsidRPr="007230B4" w:rsidRDefault="007230B4" w:rsidP="007230B4">
      <w:pPr>
        <w:pStyle w:val="EndNoteBibliography"/>
        <w:spacing w:after="360"/>
      </w:pPr>
      <w:r w:rsidRPr="007230B4">
        <w:t xml:space="preserve">Python Software Foundation, 2016. Python Language Reference.  </w:t>
      </w:r>
      <w:hyperlink r:id="rId13" w:history="1">
        <w:r w:rsidRPr="007230B4">
          <w:rPr>
            <w:rStyle w:val="Hyperlink"/>
          </w:rPr>
          <w:t>https://www.python.org/</w:t>
        </w:r>
      </w:hyperlink>
      <w:r w:rsidRPr="007230B4">
        <w:t>.</w:t>
      </w:r>
    </w:p>
    <w:p w14:paraId="79156971" w14:textId="7DA371F7" w:rsidR="007230B4" w:rsidRPr="007230B4" w:rsidRDefault="007230B4" w:rsidP="007230B4">
      <w:pPr>
        <w:pStyle w:val="EndNoteBibliography"/>
        <w:spacing w:after="360"/>
      </w:pPr>
      <w:r w:rsidRPr="007230B4">
        <w:t xml:space="preserve">R Core Team, 2013. R: A language and environment for statistical computing. </w:t>
      </w:r>
      <w:hyperlink r:id="rId14" w:history="1">
        <w:r w:rsidRPr="007230B4">
          <w:rPr>
            <w:rStyle w:val="Hyperlink"/>
          </w:rPr>
          <w:t>https://www.r-project.org/</w:t>
        </w:r>
      </w:hyperlink>
      <w:r w:rsidRPr="007230B4">
        <w:t>.</w:t>
      </w:r>
    </w:p>
    <w:p w14:paraId="1A5DDA79" w14:textId="1E765748" w:rsidR="007230B4" w:rsidRPr="007230B4" w:rsidRDefault="007230B4" w:rsidP="007230B4">
      <w:pPr>
        <w:pStyle w:val="EndNoteBibliography"/>
        <w:spacing w:after="360"/>
      </w:pPr>
      <w:r w:rsidRPr="007230B4">
        <w:t xml:space="preserve">Rooflite, 2020. Certified Green Roof Media, </w:t>
      </w:r>
      <w:hyperlink r:id="rId15" w:history="1">
        <w:r w:rsidRPr="007230B4">
          <w:rPr>
            <w:rStyle w:val="Hyperlink"/>
          </w:rPr>
          <w:t>https://www.rooflitesoil.com</w:t>
        </w:r>
      </w:hyperlink>
      <w:r w:rsidRPr="007230B4">
        <w:t>.</w:t>
      </w:r>
    </w:p>
    <w:p w14:paraId="473715F5" w14:textId="77777777" w:rsidR="007230B4" w:rsidRPr="007230B4" w:rsidRDefault="007230B4" w:rsidP="007230B4">
      <w:pPr>
        <w:pStyle w:val="EndNoteBibliography"/>
        <w:spacing w:after="360"/>
      </w:pPr>
      <w:r w:rsidRPr="007230B4">
        <w:t>Rossman, L.A., 2010. Storm Water Management Model User's Manual Version 5.0. U.S. Environmental Protection Agency, Washington, DC, EPA/EPA/600/R-05/040.</w:t>
      </w:r>
    </w:p>
    <w:p w14:paraId="198263CC" w14:textId="77777777" w:rsidR="007230B4" w:rsidRPr="007230B4" w:rsidRDefault="007230B4" w:rsidP="007230B4">
      <w:pPr>
        <w:pStyle w:val="EndNoteBibliography"/>
        <w:spacing w:after="360"/>
      </w:pPr>
      <w:r w:rsidRPr="007230B4">
        <w:t>Sarkar, S., Butcher, J.B., Johnson, T.E., Clark, C.M., 2018. Simulated Sensitivity of Urban Green Infrastructure Practices to Climate Change. Earth Interactions 22 (2018), 13:11-37.</w:t>
      </w:r>
    </w:p>
    <w:p w14:paraId="46A1CC5D" w14:textId="02CC9AC9" w:rsidR="007230B4" w:rsidRPr="007230B4" w:rsidRDefault="007230B4" w:rsidP="007230B4">
      <w:pPr>
        <w:pStyle w:val="EndNoteBibliography"/>
        <w:spacing w:after="360"/>
      </w:pPr>
      <w:r w:rsidRPr="007230B4">
        <w:t xml:space="preserve">Seattle Public Utilities, 2016. </w:t>
      </w:r>
      <w:hyperlink r:id="rId16" w:history="1">
        <w:r w:rsidRPr="007230B4">
          <w:rPr>
            <w:rStyle w:val="Hyperlink"/>
          </w:rPr>
          <w:t>https://www.seattle.gov/utilities</w:t>
        </w:r>
      </w:hyperlink>
      <w:r w:rsidRPr="007230B4">
        <w:t>.</w:t>
      </w:r>
    </w:p>
    <w:p w14:paraId="0C74849E" w14:textId="77777777" w:rsidR="007230B4" w:rsidRPr="007230B4" w:rsidRDefault="007230B4" w:rsidP="007230B4">
      <w:pPr>
        <w:pStyle w:val="EndNoteBibliography"/>
        <w:spacing w:after="360"/>
      </w:pPr>
      <w:r w:rsidRPr="007230B4">
        <w:t>Speak, A., Rothwell, J., Lindley, S., Smith, C., 2013. Rainwater runoff retention on an aged intensive green roof. Science of the Total Environment 461, 28-38.</w:t>
      </w:r>
    </w:p>
    <w:p w14:paraId="41697866" w14:textId="77777777" w:rsidR="007230B4" w:rsidRPr="007230B4" w:rsidRDefault="007230B4" w:rsidP="007230B4">
      <w:pPr>
        <w:pStyle w:val="EndNoteBibliography"/>
        <w:spacing w:after="360"/>
      </w:pPr>
      <w:r w:rsidRPr="007230B4">
        <w:t>Tague, C., Band, L., 2004. RHESSys: Regional Hydro-Ecologic Simulation System—An object-oriented approach to spatially distributed modeling of carbon, water, and nutrient cycling. Earth interactions 8, 1-42.</w:t>
      </w:r>
    </w:p>
    <w:p w14:paraId="7AFC045A" w14:textId="77777777" w:rsidR="007230B4" w:rsidRPr="007230B4" w:rsidRDefault="007230B4" w:rsidP="007230B4">
      <w:pPr>
        <w:pStyle w:val="EndNoteBibliography"/>
        <w:spacing w:after="360"/>
      </w:pPr>
      <w:r w:rsidRPr="007230B4">
        <w:t>Thornton, M., Thornton, P., Wei, Y., Vose, R., Boyer, A., 2017. Daymet: Station-Level Inputs and Model Predicted Values for North America, Version 3. ORNL DAAC, Oak Ridge, Tennessee, USA.</w:t>
      </w:r>
    </w:p>
    <w:p w14:paraId="0F62FDA3" w14:textId="77777777" w:rsidR="007230B4" w:rsidRPr="007230B4" w:rsidRDefault="007230B4" w:rsidP="007230B4">
      <w:pPr>
        <w:pStyle w:val="EndNoteBibliography"/>
        <w:spacing w:after="360"/>
      </w:pPr>
      <w:r w:rsidRPr="007230B4">
        <w:t>Tzoulas, K., Korpela, K., Venn, S., Yli-Pelkonen, V., Kaźmierczak, A., Niemela, J., James, P., 2007. Promoting ecosystem and human health in urban areas using Green Infrastructure: A literature review. Landscape and urban planning 81, 167-178.</w:t>
      </w:r>
    </w:p>
    <w:p w14:paraId="3E7B3C2C" w14:textId="5B35F481" w:rsidR="007230B4" w:rsidRPr="007230B4" w:rsidRDefault="007230B4" w:rsidP="007230B4">
      <w:pPr>
        <w:pStyle w:val="EndNoteBibliography"/>
        <w:spacing w:after="360"/>
      </w:pPr>
      <w:r w:rsidRPr="007230B4">
        <w:t xml:space="preserve">US EPA, 2016. City green: Innovative green infrastructure solutions for downtowns and infill locations. EPA230R16001 </w:t>
      </w:r>
      <w:hyperlink r:id="rId17" w:history="1">
        <w:r w:rsidRPr="007230B4">
          <w:rPr>
            <w:rStyle w:val="Hyperlink"/>
          </w:rPr>
          <w:t>https://www.epa.gov/sites/production/files/2016-06/documents/city_green_0.pdf</w:t>
        </w:r>
      </w:hyperlink>
      <w:r w:rsidRPr="007230B4">
        <w:t>.</w:t>
      </w:r>
    </w:p>
    <w:p w14:paraId="205E8CDB" w14:textId="77777777" w:rsidR="007230B4" w:rsidRPr="007230B4" w:rsidRDefault="007230B4" w:rsidP="007230B4">
      <w:pPr>
        <w:pStyle w:val="EndNoteBibliography"/>
      </w:pPr>
      <w:r w:rsidRPr="007230B4">
        <w:t>Woznicki, S.A., Hondula, K.L., Jarnagin, S.T., 2018. Effectiveness of landscape‐based green infrastructure for stormwater management in suburban catchments. Hydrological processes 32, 2346-2361.</w:t>
      </w:r>
    </w:p>
    <w:p w14:paraId="1D424293" w14:textId="18C03283"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F67E0"/>
    <w:rsid w:val="000031CF"/>
    <w:rsid w:val="00012A9E"/>
    <w:rsid w:val="00014F85"/>
    <w:rsid w:val="00034C0B"/>
    <w:rsid w:val="00053EBB"/>
    <w:rsid w:val="00064323"/>
    <w:rsid w:val="00066457"/>
    <w:rsid w:val="000721B4"/>
    <w:rsid w:val="000741FA"/>
    <w:rsid w:val="00084F49"/>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95E5A"/>
    <w:rsid w:val="001A448D"/>
    <w:rsid w:val="001C08EF"/>
    <w:rsid w:val="001C0FEF"/>
    <w:rsid w:val="001C362B"/>
    <w:rsid w:val="001C516D"/>
    <w:rsid w:val="001D3621"/>
    <w:rsid w:val="001E75FD"/>
    <w:rsid w:val="001F28BB"/>
    <w:rsid w:val="001F5BE1"/>
    <w:rsid w:val="00205417"/>
    <w:rsid w:val="002076EF"/>
    <w:rsid w:val="00211DB0"/>
    <w:rsid w:val="00212449"/>
    <w:rsid w:val="00212A96"/>
    <w:rsid w:val="002170E7"/>
    <w:rsid w:val="00220039"/>
    <w:rsid w:val="0022531B"/>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E2B26"/>
    <w:rsid w:val="002F2850"/>
    <w:rsid w:val="002F6056"/>
    <w:rsid w:val="00301D32"/>
    <w:rsid w:val="00303B80"/>
    <w:rsid w:val="003058FE"/>
    <w:rsid w:val="00307122"/>
    <w:rsid w:val="00315DBC"/>
    <w:rsid w:val="00320697"/>
    <w:rsid w:val="00340A2F"/>
    <w:rsid w:val="00347F16"/>
    <w:rsid w:val="003525F3"/>
    <w:rsid w:val="003653B4"/>
    <w:rsid w:val="003721CE"/>
    <w:rsid w:val="00372A89"/>
    <w:rsid w:val="003736EA"/>
    <w:rsid w:val="0039159A"/>
    <w:rsid w:val="003918E8"/>
    <w:rsid w:val="003A14D5"/>
    <w:rsid w:val="003A15D2"/>
    <w:rsid w:val="003A769C"/>
    <w:rsid w:val="003A7C36"/>
    <w:rsid w:val="003B120C"/>
    <w:rsid w:val="003C23C4"/>
    <w:rsid w:val="003C37B1"/>
    <w:rsid w:val="003D3BEB"/>
    <w:rsid w:val="003D4D00"/>
    <w:rsid w:val="003D6C15"/>
    <w:rsid w:val="003F16A9"/>
    <w:rsid w:val="003F1A38"/>
    <w:rsid w:val="00400B75"/>
    <w:rsid w:val="0041176A"/>
    <w:rsid w:val="004163D0"/>
    <w:rsid w:val="004279B2"/>
    <w:rsid w:val="0043111A"/>
    <w:rsid w:val="00432C52"/>
    <w:rsid w:val="00433D99"/>
    <w:rsid w:val="0043544A"/>
    <w:rsid w:val="00436150"/>
    <w:rsid w:val="00441CDC"/>
    <w:rsid w:val="004502E4"/>
    <w:rsid w:val="004505F0"/>
    <w:rsid w:val="00457073"/>
    <w:rsid w:val="00467176"/>
    <w:rsid w:val="004724F2"/>
    <w:rsid w:val="00472FC9"/>
    <w:rsid w:val="004773CB"/>
    <w:rsid w:val="004812D2"/>
    <w:rsid w:val="0048158E"/>
    <w:rsid w:val="004833E1"/>
    <w:rsid w:val="00483403"/>
    <w:rsid w:val="00483F9D"/>
    <w:rsid w:val="004906C2"/>
    <w:rsid w:val="004A26CC"/>
    <w:rsid w:val="004A6210"/>
    <w:rsid w:val="004B543D"/>
    <w:rsid w:val="004D4D58"/>
    <w:rsid w:val="004E4CA3"/>
    <w:rsid w:val="004F02C9"/>
    <w:rsid w:val="004F15FA"/>
    <w:rsid w:val="004F7190"/>
    <w:rsid w:val="005029A2"/>
    <w:rsid w:val="00502D97"/>
    <w:rsid w:val="005078B7"/>
    <w:rsid w:val="0051005B"/>
    <w:rsid w:val="00534335"/>
    <w:rsid w:val="00535CBC"/>
    <w:rsid w:val="0054020D"/>
    <w:rsid w:val="00544AFA"/>
    <w:rsid w:val="005554AB"/>
    <w:rsid w:val="00555BC8"/>
    <w:rsid w:val="00556003"/>
    <w:rsid w:val="00560D3E"/>
    <w:rsid w:val="00560D61"/>
    <w:rsid w:val="00566052"/>
    <w:rsid w:val="00571B2E"/>
    <w:rsid w:val="0059262C"/>
    <w:rsid w:val="00592F8A"/>
    <w:rsid w:val="00594D94"/>
    <w:rsid w:val="005A08EC"/>
    <w:rsid w:val="005C09E9"/>
    <w:rsid w:val="005C5D3A"/>
    <w:rsid w:val="005D1311"/>
    <w:rsid w:val="005D2275"/>
    <w:rsid w:val="005D7BC6"/>
    <w:rsid w:val="005E6830"/>
    <w:rsid w:val="005E797D"/>
    <w:rsid w:val="005F51BE"/>
    <w:rsid w:val="005F7391"/>
    <w:rsid w:val="0060333D"/>
    <w:rsid w:val="00605E60"/>
    <w:rsid w:val="006077C1"/>
    <w:rsid w:val="00624E56"/>
    <w:rsid w:val="0062680F"/>
    <w:rsid w:val="006409B0"/>
    <w:rsid w:val="0067411D"/>
    <w:rsid w:val="00674DA6"/>
    <w:rsid w:val="00676BB4"/>
    <w:rsid w:val="0068050D"/>
    <w:rsid w:val="006831A2"/>
    <w:rsid w:val="006912B3"/>
    <w:rsid w:val="00693339"/>
    <w:rsid w:val="006A420E"/>
    <w:rsid w:val="006B03AE"/>
    <w:rsid w:val="006B2D84"/>
    <w:rsid w:val="006B4AAC"/>
    <w:rsid w:val="006B6D42"/>
    <w:rsid w:val="006C29BF"/>
    <w:rsid w:val="006C774F"/>
    <w:rsid w:val="006F173F"/>
    <w:rsid w:val="006F211C"/>
    <w:rsid w:val="007044B4"/>
    <w:rsid w:val="00705A68"/>
    <w:rsid w:val="007230B4"/>
    <w:rsid w:val="0072400F"/>
    <w:rsid w:val="0072612B"/>
    <w:rsid w:val="00735036"/>
    <w:rsid w:val="00737121"/>
    <w:rsid w:val="00737319"/>
    <w:rsid w:val="0073740B"/>
    <w:rsid w:val="0074055E"/>
    <w:rsid w:val="00740EF9"/>
    <w:rsid w:val="00743721"/>
    <w:rsid w:val="00761DD0"/>
    <w:rsid w:val="007630C6"/>
    <w:rsid w:val="00763F53"/>
    <w:rsid w:val="00764E14"/>
    <w:rsid w:val="00774B55"/>
    <w:rsid w:val="00794D8C"/>
    <w:rsid w:val="00796FF8"/>
    <w:rsid w:val="00797D62"/>
    <w:rsid w:val="007A6B8F"/>
    <w:rsid w:val="007D5C15"/>
    <w:rsid w:val="007E15F8"/>
    <w:rsid w:val="007F316A"/>
    <w:rsid w:val="007F6881"/>
    <w:rsid w:val="008004A5"/>
    <w:rsid w:val="00814197"/>
    <w:rsid w:val="00814FC1"/>
    <w:rsid w:val="008210C1"/>
    <w:rsid w:val="008220FA"/>
    <w:rsid w:val="008300BF"/>
    <w:rsid w:val="00831C19"/>
    <w:rsid w:val="00840A67"/>
    <w:rsid w:val="00843484"/>
    <w:rsid w:val="008469F5"/>
    <w:rsid w:val="0086519E"/>
    <w:rsid w:val="00884AF7"/>
    <w:rsid w:val="008B3E67"/>
    <w:rsid w:val="008B6FB4"/>
    <w:rsid w:val="008C7A5E"/>
    <w:rsid w:val="008D1AD1"/>
    <w:rsid w:val="008D2F95"/>
    <w:rsid w:val="008E03E8"/>
    <w:rsid w:val="008E3095"/>
    <w:rsid w:val="008E592F"/>
    <w:rsid w:val="008E7F4E"/>
    <w:rsid w:val="009006EA"/>
    <w:rsid w:val="00902118"/>
    <w:rsid w:val="00902ECA"/>
    <w:rsid w:val="0091553F"/>
    <w:rsid w:val="00924427"/>
    <w:rsid w:val="00932C6B"/>
    <w:rsid w:val="0093355E"/>
    <w:rsid w:val="0095335C"/>
    <w:rsid w:val="0096784C"/>
    <w:rsid w:val="0097614B"/>
    <w:rsid w:val="009958D3"/>
    <w:rsid w:val="009A0058"/>
    <w:rsid w:val="009A5487"/>
    <w:rsid w:val="009B0A18"/>
    <w:rsid w:val="009B0DD0"/>
    <w:rsid w:val="009C0A5B"/>
    <w:rsid w:val="009C33D8"/>
    <w:rsid w:val="009D46BB"/>
    <w:rsid w:val="009D48DE"/>
    <w:rsid w:val="009E5CD6"/>
    <w:rsid w:val="009E6589"/>
    <w:rsid w:val="009F1B23"/>
    <w:rsid w:val="009F642A"/>
    <w:rsid w:val="009F7EBA"/>
    <w:rsid w:val="00A022FC"/>
    <w:rsid w:val="00A14BBD"/>
    <w:rsid w:val="00A17BBD"/>
    <w:rsid w:val="00A26CED"/>
    <w:rsid w:val="00A31D7A"/>
    <w:rsid w:val="00A32B2B"/>
    <w:rsid w:val="00A353C3"/>
    <w:rsid w:val="00A366F5"/>
    <w:rsid w:val="00A44D77"/>
    <w:rsid w:val="00A555C6"/>
    <w:rsid w:val="00A56DD5"/>
    <w:rsid w:val="00A60427"/>
    <w:rsid w:val="00A65A7C"/>
    <w:rsid w:val="00A740EA"/>
    <w:rsid w:val="00A74ACA"/>
    <w:rsid w:val="00A755ED"/>
    <w:rsid w:val="00A81A7D"/>
    <w:rsid w:val="00A81C7C"/>
    <w:rsid w:val="00A826FD"/>
    <w:rsid w:val="00A8302B"/>
    <w:rsid w:val="00A8661F"/>
    <w:rsid w:val="00A91798"/>
    <w:rsid w:val="00A94935"/>
    <w:rsid w:val="00A96300"/>
    <w:rsid w:val="00AA54AD"/>
    <w:rsid w:val="00AB292E"/>
    <w:rsid w:val="00AB4ADC"/>
    <w:rsid w:val="00AB51BB"/>
    <w:rsid w:val="00AB6F74"/>
    <w:rsid w:val="00AB6FE1"/>
    <w:rsid w:val="00AC12CD"/>
    <w:rsid w:val="00AD1A98"/>
    <w:rsid w:val="00AD27EF"/>
    <w:rsid w:val="00AD2B0A"/>
    <w:rsid w:val="00AD669B"/>
    <w:rsid w:val="00AD6F89"/>
    <w:rsid w:val="00AD78EE"/>
    <w:rsid w:val="00AE1095"/>
    <w:rsid w:val="00AE21FA"/>
    <w:rsid w:val="00AE22E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A4DC8"/>
    <w:rsid w:val="00BA5C6B"/>
    <w:rsid w:val="00BB0B43"/>
    <w:rsid w:val="00BB6C0C"/>
    <w:rsid w:val="00BB7A50"/>
    <w:rsid w:val="00BC259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E2C"/>
    <w:rsid w:val="00C6604F"/>
    <w:rsid w:val="00C72EC2"/>
    <w:rsid w:val="00C74D1A"/>
    <w:rsid w:val="00C75BEC"/>
    <w:rsid w:val="00C77D35"/>
    <w:rsid w:val="00C85E3C"/>
    <w:rsid w:val="00C8700B"/>
    <w:rsid w:val="00C92A87"/>
    <w:rsid w:val="00CB186F"/>
    <w:rsid w:val="00CB1EB0"/>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3033E"/>
    <w:rsid w:val="00D30D2B"/>
    <w:rsid w:val="00D40C0F"/>
    <w:rsid w:val="00D42328"/>
    <w:rsid w:val="00D44C5E"/>
    <w:rsid w:val="00D47C86"/>
    <w:rsid w:val="00D52B0C"/>
    <w:rsid w:val="00D53CAA"/>
    <w:rsid w:val="00D540C6"/>
    <w:rsid w:val="00D54DAF"/>
    <w:rsid w:val="00D66478"/>
    <w:rsid w:val="00DA20E9"/>
    <w:rsid w:val="00DB3627"/>
    <w:rsid w:val="00DC00D1"/>
    <w:rsid w:val="00DC479D"/>
    <w:rsid w:val="00DC63FC"/>
    <w:rsid w:val="00DD5C6D"/>
    <w:rsid w:val="00DF6FE0"/>
    <w:rsid w:val="00E04413"/>
    <w:rsid w:val="00E04822"/>
    <w:rsid w:val="00E14265"/>
    <w:rsid w:val="00E21996"/>
    <w:rsid w:val="00E22F01"/>
    <w:rsid w:val="00E24AE6"/>
    <w:rsid w:val="00E25056"/>
    <w:rsid w:val="00E27C2E"/>
    <w:rsid w:val="00E32758"/>
    <w:rsid w:val="00E565B5"/>
    <w:rsid w:val="00E63BD6"/>
    <w:rsid w:val="00E71FF4"/>
    <w:rsid w:val="00E77219"/>
    <w:rsid w:val="00E821FA"/>
    <w:rsid w:val="00E937E2"/>
    <w:rsid w:val="00EA32C2"/>
    <w:rsid w:val="00EB14E4"/>
    <w:rsid w:val="00EB38FB"/>
    <w:rsid w:val="00EB73C1"/>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D1B0A"/>
    <w:rsid w:val="00FD284D"/>
    <w:rsid w:val="00FD69BB"/>
    <w:rsid w:val="00FE0132"/>
    <w:rsid w:val="00FE075F"/>
    <w:rsid w:val="00FE10C4"/>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python.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ncdc.noaa.gov/data-access" TargetMode="External"/><Relationship Id="rId17" Type="http://schemas.openxmlformats.org/officeDocument/2006/relationships/hyperlink" Target="https://www.epa.gov/sites/production/files/2016-06/documents/city_green_0.pdf" TargetMode="External"/><Relationship Id="rId2" Type="http://schemas.openxmlformats.org/officeDocument/2006/relationships/customXml" Target="../customXml/item2.xml"/><Relationship Id="rId16" Type="http://schemas.openxmlformats.org/officeDocument/2006/relationships/hyperlink" Target="https://www.seattle.gov/utiliti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s://www.seattle.gov/Documents/Departments/OSE/Green-Roofs-In-Seattle.pdf" TargetMode="External"/><Relationship Id="rId5" Type="http://schemas.openxmlformats.org/officeDocument/2006/relationships/customXml" Target="../customXml/item5.xml"/><Relationship Id="rId15" Type="http://schemas.openxmlformats.org/officeDocument/2006/relationships/hyperlink" Target="https://www.rooflitesoil.com" TargetMode="External"/><Relationship Id="rId10" Type="http://schemas.openxmlformats.org/officeDocument/2006/relationships/hyperlink" Target="http://www.seattle.gov/dpd/cs/groups/pan/@pan/documents/web_informational/p2371388.pdf"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3.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4.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5.xml><?xml version="1.0" encoding="utf-8"?>
<ds:datastoreItem xmlns:ds="http://schemas.openxmlformats.org/officeDocument/2006/customXml" ds:itemID="{42494951-FE07-4862-BA12-94B5B401A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20</Pages>
  <Words>11738</Words>
  <Characters>66909</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16</cp:revision>
  <dcterms:created xsi:type="dcterms:W3CDTF">2020-02-28T18:24:00Z</dcterms:created>
  <dcterms:modified xsi:type="dcterms:W3CDTF">2020-03-02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